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097A21" w14:textId="617CD4C2" w:rsidR="00F12652" w:rsidRDefault="00F12652" w:rsidP="00F12652">
      <w:pPr>
        <w:spacing w:after="0"/>
        <w:rPr>
          <w:rFonts w:ascii="Times New Roman" w:hAnsi="Times New Roman" w:cs="Times New Roman"/>
          <w:sz w:val="24"/>
          <w:szCs w:val="24"/>
        </w:rPr>
      </w:pPr>
      <w:r>
        <w:rPr>
          <w:rFonts w:ascii="Times New Roman" w:hAnsi="Times New Roman" w:cs="Times New Roman"/>
          <w:sz w:val="24"/>
          <w:szCs w:val="24"/>
        </w:rPr>
        <w:t>Fuels Treatment Longevity Report for the Washington DNR</w:t>
      </w:r>
    </w:p>
    <w:p w14:paraId="0CFAFAA9" w14:textId="11574239" w:rsidR="00F12652" w:rsidRDefault="00F12652" w:rsidP="00F12652">
      <w:pPr>
        <w:spacing w:after="0"/>
        <w:rPr>
          <w:rFonts w:ascii="Times New Roman" w:hAnsi="Times New Roman" w:cs="Times New Roman"/>
          <w:sz w:val="24"/>
          <w:szCs w:val="24"/>
        </w:rPr>
      </w:pPr>
      <w:r>
        <w:rPr>
          <w:rFonts w:ascii="Times New Roman" w:hAnsi="Times New Roman" w:cs="Times New Roman"/>
          <w:sz w:val="24"/>
          <w:szCs w:val="24"/>
        </w:rPr>
        <w:t xml:space="preserve">Don </w:t>
      </w:r>
      <w:r w:rsidR="00304998">
        <w:rPr>
          <w:rFonts w:ascii="Times New Roman" w:hAnsi="Times New Roman" w:cs="Times New Roman"/>
          <w:sz w:val="24"/>
          <w:szCs w:val="24"/>
        </w:rPr>
        <w:t xml:space="preserve">C. </w:t>
      </w:r>
      <w:r>
        <w:rPr>
          <w:rFonts w:ascii="Times New Roman" w:hAnsi="Times New Roman" w:cs="Times New Roman"/>
          <w:sz w:val="24"/>
          <w:szCs w:val="24"/>
        </w:rPr>
        <w:t xml:space="preserve">Radcliffe, </w:t>
      </w:r>
      <w:r w:rsidR="00304998">
        <w:rPr>
          <w:rFonts w:ascii="Times New Roman" w:hAnsi="Times New Roman" w:cs="Times New Roman"/>
          <w:sz w:val="24"/>
          <w:szCs w:val="24"/>
        </w:rPr>
        <w:t>Brian J. Harvey, Derek J. Churchill</w:t>
      </w:r>
    </w:p>
    <w:p w14:paraId="1667EFDD" w14:textId="2D6720EC" w:rsidR="001A6063" w:rsidRDefault="001A6063" w:rsidP="00F12652">
      <w:pPr>
        <w:spacing w:after="0"/>
        <w:rPr>
          <w:rFonts w:ascii="Times New Roman" w:hAnsi="Times New Roman" w:cs="Times New Roman"/>
          <w:sz w:val="24"/>
          <w:szCs w:val="24"/>
        </w:rPr>
      </w:pPr>
      <w:r>
        <w:rPr>
          <w:rFonts w:ascii="Times New Roman" w:hAnsi="Times New Roman" w:cs="Times New Roman"/>
          <w:sz w:val="24"/>
          <w:szCs w:val="24"/>
        </w:rPr>
        <w:t>May 25</w:t>
      </w:r>
      <w:r w:rsidRPr="001A6063">
        <w:rPr>
          <w:rFonts w:ascii="Times New Roman" w:hAnsi="Times New Roman" w:cs="Times New Roman"/>
          <w:sz w:val="24"/>
          <w:szCs w:val="24"/>
          <w:vertAlign w:val="superscript"/>
        </w:rPr>
        <w:t>th</w:t>
      </w:r>
      <w:r>
        <w:rPr>
          <w:rFonts w:ascii="Times New Roman" w:hAnsi="Times New Roman" w:cs="Times New Roman"/>
          <w:sz w:val="24"/>
          <w:szCs w:val="24"/>
        </w:rPr>
        <w:t>, 2021</w:t>
      </w:r>
    </w:p>
    <w:p w14:paraId="4B1B02DA" w14:textId="75670F91" w:rsidR="00F12652" w:rsidRDefault="00F12652" w:rsidP="00F12652">
      <w:pPr>
        <w:rPr>
          <w:rFonts w:ascii="Times New Roman" w:hAnsi="Times New Roman" w:cs="Times New Roman"/>
          <w:sz w:val="24"/>
          <w:szCs w:val="24"/>
        </w:rPr>
      </w:pPr>
    </w:p>
    <w:p w14:paraId="11CC3B4B" w14:textId="03FBE8B5" w:rsidR="00385B80" w:rsidRDefault="00385B80" w:rsidP="00385B80">
      <w:pPr>
        <w:spacing w:line="360" w:lineRule="auto"/>
        <w:rPr>
          <w:rFonts w:ascii="Times New Roman" w:hAnsi="Times New Roman" w:cs="Times New Roman"/>
          <w:b/>
          <w:bCs/>
          <w:sz w:val="24"/>
          <w:szCs w:val="24"/>
        </w:rPr>
      </w:pPr>
      <w:r>
        <w:rPr>
          <w:rFonts w:ascii="Times New Roman" w:hAnsi="Times New Roman" w:cs="Times New Roman"/>
          <w:b/>
          <w:bCs/>
          <w:sz w:val="24"/>
          <w:szCs w:val="24"/>
        </w:rPr>
        <w:t>Introduction</w:t>
      </w:r>
    </w:p>
    <w:p w14:paraId="7C3C9F4A" w14:textId="4ABDA1E0" w:rsidR="001A6063" w:rsidRDefault="00385B80" w:rsidP="00385B80">
      <w:pPr>
        <w:spacing w:line="360" w:lineRule="auto"/>
        <w:rPr>
          <w:rFonts w:ascii="Times New Roman" w:hAnsi="Times New Roman" w:cs="Times New Roman"/>
          <w:sz w:val="24"/>
          <w:szCs w:val="24"/>
        </w:rPr>
      </w:pPr>
      <w:r>
        <w:rPr>
          <w:rFonts w:ascii="Times New Roman" w:hAnsi="Times New Roman" w:cs="Times New Roman"/>
          <w:sz w:val="24"/>
          <w:szCs w:val="24"/>
        </w:rPr>
        <w:t xml:space="preserve">Forest managers and scientists of western dry forests widely </w:t>
      </w:r>
      <w:r w:rsidR="006775B1">
        <w:rPr>
          <w:rFonts w:ascii="Times New Roman" w:hAnsi="Times New Roman" w:cs="Times New Roman"/>
          <w:sz w:val="24"/>
          <w:szCs w:val="24"/>
        </w:rPr>
        <w:t>support</w:t>
      </w:r>
      <w:r>
        <w:rPr>
          <w:rFonts w:ascii="Times New Roman" w:hAnsi="Times New Roman" w:cs="Times New Roman"/>
          <w:sz w:val="24"/>
          <w:szCs w:val="24"/>
        </w:rPr>
        <w:t xml:space="preserve"> an increase in the pace and scale of fuels and restoration treatments such as thinning and prescribed burning, to mitigate the negative effects of fire suppression (cite).  </w:t>
      </w:r>
      <w:r w:rsidR="006775B1">
        <w:rPr>
          <w:rFonts w:ascii="Times New Roman" w:hAnsi="Times New Roman" w:cs="Times New Roman"/>
          <w:sz w:val="24"/>
          <w:szCs w:val="24"/>
        </w:rPr>
        <w:t>T</w:t>
      </w:r>
      <w:r>
        <w:rPr>
          <w:rFonts w:ascii="Times New Roman" w:hAnsi="Times New Roman" w:cs="Times New Roman"/>
          <w:sz w:val="24"/>
          <w:szCs w:val="24"/>
        </w:rPr>
        <w:t>reatments can serve a variety of purposes</w:t>
      </w:r>
      <w:r w:rsidR="006775B1">
        <w:rPr>
          <w:rFonts w:ascii="Times New Roman" w:hAnsi="Times New Roman" w:cs="Times New Roman"/>
          <w:sz w:val="24"/>
          <w:szCs w:val="24"/>
        </w:rPr>
        <w:t>, depending on location and details of prescription.  These purposes can include</w:t>
      </w:r>
      <w:r w:rsidR="001A6063">
        <w:rPr>
          <w:rFonts w:ascii="Times New Roman" w:hAnsi="Times New Roman" w:cs="Times New Roman"/>
          <w:sz w:val="24"/>
          <w:szCs w:val="24"/>
        </w:rPr>
        <w:t>:</w:t>
      </w:r>
      <w:r>
        <w:rPr>
          <w:rFonts w:ascii="Times New Roman" w:hAnsi="Times New Roman" w:cs="Times New Roman"/>
          <w:sz w:val="24"/>
          <w:szCs w:val="24"/>
        </w:rPr>
        <w:t xml:space="preserve"> </w:t>
      </w:r>
    </w:p>
    <w:p w14:paraId="62FDB2F6" w14:textId="77777777" w:rsidR="001A6063" w:rsidRDefault="001A6063" w:rsidP="001A6063">
      <w:pPr>
        <w:pStyle w:val="ListParagraph"/>
        <w:numPr>
          <w:ilvl w:val="0"/>
          <w:numId w:val="1"/>
        </w:numPr>
        <w:spacing w:after="0" w:line="360" w:lineRule="auto"/>
        <w:rPr>
          <w:rFonts w:ascii="Times New Roman" w:hAnsi="Times New Roman" w:cs="Times New Roman"/>
          <w:sz w:val="24"/>
          <w:szCs w:val="24"/>
        </w:rPr>
      </w:pPr>
      <w:r w:rsidRPr="001A6063">
        <w:rPr>
          <w:rFonts w:ascii="Times New Roman" w:hAnsi="Times New Roman" w:cs="Times New Roman"/>
          <w:sz w:val="24"/>
          <w:szCs w:val="24"/>
        </w:rPr>
        <w:t>R</w:t>
      </w:r>
      <w:r w:rsidR="00385B80" w:rsidRPr="001A6063">
        <w:rPr>
          <w:rFonts w:ascii="Times New Roman" w:hAnsi="Times New Roman" w:cs="Times New Roman"/>
          <w:sz w:val="24"/>
          <w:szCs w:val="24"/>
        </w:rPr>
        <w:t>educing wildfire hazard to communities</w:t>
      </w:r>
      <w:r w:rsidRPr="001A6063">
        <w:rPr>
          <w:rFonts w:ascii="Times New Roman" w:hAnsi="Times New Roman" w:cs="Times New Roman"/>
          <w:sz w:val="24"/>
          <w:szCs w:val="24"/>
        </w:rPr>
        <w:t xml:space="preserve"> and economic assets</w:t>
      </w:r>
      <w:r w:rsidR="006775B1" w:rsidRPr="001A6063">
        <w:rPr>
          <w:rFonts w:ascii="Times New Roman" w:hAnsi="Times New Roman" w:cs="Times New Roman"/>
          <w:sz w:val="24"/>
          <w:szCs w:val="24"/>
        </w:rPr>
        <w:t xml:space="preserve"> (cite)</w:t>
      </w:r>
      <w:r>
        <w:rPr>
          <w:rFonts w:ascii="Times New Roman" w:hAnsi="Times New Roman" w:cs="Times New Roman"/>
          <w:sz w:val="24"/>
          <w:szCs w:val="24"/>
        </w:rPr>
        <w:t xml:space="preserve">. </w:t>
      </w:r>
    </w:p>
    <w:p w14:paraId="16E50D25" w14:textId="77777777" w:rsidR="001A6063" w:rsidRDefault="001A6063" w:rsidP="001A6063">
      <w:pPr>
        <w:pStyle w:val="ListParagraph"/>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E</w:t>
      </w:r>
      <w:r w:rsidR="00385B80" w:rsidRPr="001A6063">
        <w:rPr>
          <w:rFonts w:ascii="Times New Roman" w:hAnsi="Times New Roman" w:cs="Times New Roman"/>
          <w:sz w:val="24"/>
          <w:szCs w:val="24"/>
        </w:rPr>
        <w:t>asing fire suppression operations</w:t>
      </w:r>
      <w:r w:rsidR="006775B1" w:rsidRPr="001A6063">
        <w:rPr>
          <w:rFonts w:ascii="Times New Roman" w:hAnsi="Times New Roman" w:cs="Times New Roman"/>
          <w:sz w:val="24"/>
          <w:szCs w:val="24"/>
        </w:rPr>
        <w:t xml:space="preserve"> (cite)</w:t>
      </w:r>
      <w:r>
        <w:rPr>
          <w:rFonts w:ascii="Times New Roman" w:hAnsi="Times New Roman" w:cs="Times New Roman"/>
          <w:sz w:val="24"/>
          <w:szCs w:val="24"/>
        </w:rPr>
        <w:t xml:space="preserve">. </w:t>
      </w:r>
    </w:p>
    <w:p w14:paraId="7AFE6395" w14:textId="7543D115" w:rsidR="001A6063" w:rsidRDefault="001A6063" w:rsidP="001A6063">
      <w:pPr>
        <w:pStyle w:val="ListParagraph"/>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I</w:t>
      </w:r>
      <w:r w:rsidR="00385B80" w:rsidRPr="001A6063">
        <w:rPr>
          <w:rFonts w:ascii="Times New Roman" w:hAnsi="Times New Roman" w:cs="Times New Roman"/>
          <w:sz w:val="24"/>
          <w:szCs w:val="24"/>
        </w:rPr>
        <w:t>ncreasing forest resiliency to wildfire</w:t>
      </w:r>
      <w:r w:rsidR="00C379E8">
        <w:rPr>
          <w:rFonts w:ascii="Times New Roman" w:hAnsi="Times New Roman" w:cs="Times New Roman"/>
          <w:sz w:val="24"/>
          <w:szCs w:val="24"/>
        </w:rPr>
        <w:t>,</w:t>
      </w:r>
      <w:r w:rsidR="006775B1" w:rsidRPr="001A6063">
        <w:rPr>
          <w:rFonts w:ascii="Times New Roman" w:hAnsi="Times New Roman" w:cs="Times New Roman"/>
          <w:sz w:val="24"/>
          <w:szCs w:val="24"/>
        </w:rPr>
        <w:t xml:space="preserve"> drought</w:t>
      </w:r>
      <w:r w:rsidR="00C379E8">
        <w:rPr>
          <w:rFonts w:ascii="Times New Roman" w:hAnsi="Times New Roman" w:cs="Times New Roman"/>
          <w:sz w:val="24"/>
          <w:szCs w:val="24"/>
        </w:rPr>
        <w:t>, insects, and disease</w:t>
      </w:r>
      <w:r w:rsidR="006775B1" w:rsidRPr="001A6063">
        <w:rPr>
          <w:rFonts w:ascii="Times New Roman" w:hAnsi="Times New Roman" w:cs="Times New Roman"/>
          <w:sz w:val="24"/>
          <w:szCs w:val="24"/>
        </w:rPr>
        <w:t xml:space="preserve"> (cite)</w:t>
      </w:r>
      <w:r>
        <w:rPr>
          <w:rFonts w:ascii="Times New Roman" w:hAnsi="Times New Roman" w:cs="Times New Roman"/>
          <w:sz w:val="24"/>
          <w:szCs w:val="24"/>
        </w:rPr>
        <w:t xml:space="preserve">. </w:t>
      </w:r>
    </w:p>
    <w:p w14:paraId="11781777" w14:textId="0A18815F" w:rsidR="001A6063" w:rsidRDefault="001A6063" w:rsidP="001A6063">
      <w:pPr>
        <w:pStyle w:val="ListParagraph"/>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S</w:t>
      </w:r>
      <w:r w:rsidRPr="001A6063">
        <w:rPr>
          <w:rFonts w:ascii="Times New Roman" w:hAnsi="Times New Roman" w:cs="Times New Roman"/>
          <w:sz w:val="24"/>
          <w:szCs w:val="24"/>
        </w:rPr>
        <w:t>timulating understory plant diversity (cite)</w:t>
      </w:r>
      <w:r>
        <w:rPr>
          <w:rFonts w:ascii="Times New Roman" w:hAnsi="Times New Roman" w:cs="Times New Roman"/>
          <w:sz w:val="24"/>
          <w:szCs w:val="24"/>
        </w:rPr>
        <w:t>.</w:t>
      </w:r>
    </w:p>
    <w:p w14:paraId="6927E1F7" w14:textId="5C76BC0C" w:rsidR="001A6063" w:rsidRDefault="001A6063" w:rsidP="001A6063">
      <w:pPr>
        <w:pStyle w:val="ListParagraph"/>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Improving habitat for open forest animal species (cite).</w:t>
      </w:r>
    </w:p>
    <w:p w14:paraId="3E482981" w14:textId="37ECF2E3" w:rsidR="00C379E8" w:rsidRDefault="001A6063" w:rsidP="00C379E8">
      <w:pPr>
        <w:pStyle w:val="ListParagraph"/>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S</w:t>
      </w:r>
      <w:r w:rsidR="00385B80" w:rsidRPr="001A6063">
        <w:rPr>
          <w:rFonts w:ascii="Times New Roman" w:hAnsi="Times New Roman" w:cs="Times New Roman"/>
          <w:sz w:val="24"/>
          <w:szCs w:val="24"/>
        </w:rPr>
        <w:t>timulating tree growth for timber</w:t>
      </w:r>
      <w:r w:rsidR="006775B1" w:rsidRPr="001A6063">
        <w:rPr>
          <w:rFonts w:ascii="Times New Roman" w:hAnsi="Times New Roman" w:cs="Times New Roman"/>
          <w:sz w:val="24"/>
          <w:szCs w:val="24"/>
        </w:rPr>
        <w:t xml:space="preserve"> (cite)</w:t>
      </w:r>
      <w:r w:rsidR="00385B80" w:rsidRPr="001A6063">
        <w:rPr>
          <w:rFonts w:ascii="Times New Roman" w:hAnsi="Times New Roman" w:cs="Times New Roman"/>
          <w:sz w:val="24"/>
          <w:szCs w:val="24"/>
        </w:rPr>
        <w:t>.</w:t>
      </w:r>
      <w:r w:rsidRPr="001A6063">
        <w:rPr>
          <w:rFonts w:ascii="Times New Roman" w:hAnsi="Times New Roman" w:cs="Times New Roman"/>
          <w:sz w:val="24"/>
          <w:szCs w:val="24"/>
        </w:rPr>
        <w:t xml:space="preserve">  </w:t>
      </w:r>
    </w:p>
    <w:p w14:paraId="182EB14E" w14:textId="77777777" w:rsidR="00C379E8" w:rsidRDefault="00C379E8" w:rsidP="00C379E8">
      <w:pPr>
        <w:pStyle w:val="ListParagraph"/>
        <w:spacing w:after="0" w:line="360" w:lineRule="auto"/>
        <w:rPr>
          <w:rFonts w:ascii="Times New Roman" w:hAnsi="Times New Roman" w:cs="Times New Roman"/>
          <w:sz w:val="24"/>
          <w:szCs w:val="24"/>
        </w:rPr>
      </w:pPr>
    </w:p>
    <w:p w14:paraId="4F09332A" w14:textId="76D7CEF0" w:rsidR="00DD724D" w:rsidRDefault="00C379E8" w:rsidP="00C379E8">
      <w:pPr>
        <w:spacing w:after="0" w:line="360" w:lineRule="auto"/>
        <w:rPr>
          <w:rFonts w:ascii="Times New Roman" w:hAnsi="Times New Roman" w:cs="Times New Roman"/>
          <w:sz w:val="24"/>
          <w:szCs w:val="24"/>
        </w:rPr>
      </w:pPr>
      <w:r>
        <w:rPr>
          <w:rFonts w:ascii="Times New Roman" w:hAnsi="Times New Roman" w:cs="Times New Roman"/>
          <w:sz w:val="24"/>
          <w:szCs w:val="24"/>
        </w:rPr>
        <w:t>The short-term benefits of fuels and restoration treatments in dry forests are well</w:t>
      </w:r>
      <w:r w:rsidR="00DF719A">
        <w:rPr>
          <w:rFonts w:ascii="Times New Roman" w:hAnsi="Times New Roman" w:cs="Times New Roman"/>
          <w:sz w:val="24"/>
          <w:szCs w:val="24"/>
        </w:rPr>
        <w:t>-</w:t>
      </w:r>
      <w:r>
        <w:rPr>
          <w:rFonts w:ascii="Times New Roman" w:hAnsi="Times New Roman" w:cs="Times New Roman"/>
          <w:sz w:val="24"/>
          <w:szCs w:val="24"/>
        </w:rPr>
        <w:t xml:space="preserve">supported by many studies, but the longer-term fuel and vegetation pattern are less well-known.  Even as little as five years after treatment, there is little information to help managers predict the state of a treated stand.  </w:t>
      </w:r>
      <w:r w:rsidR="00DD724D">
        <w:rPr>
          <w:rFonts w:ascii="Times New Roman" w:hAnsi="Times New Roman" w:cs="Times New Roman"/>
          <w:sz w:val="24"/>
          <w:szCs w:val="24"/>
        </w:rPr>
        <w:t>Because of t</w:t>
      </w:r>
      <w:r>
        <w:rPr>
          <w:rFonts w:ascii="Times New Roman" w:hAnsi="Times New Roman" w:cs="Times New Roman"/>
          <w:sz w:val="24"/>
          <w:szCs w:val="24"/>
        </w:rPr>
        <w:t>h</w:t>
      </w:r>
      <w:r w:rsidR="00DF719A">
        <w:rPr>
          <w:rFonts w:ascii="Times New Roman" w:hAnsi="Times New Roman" w:cs="Times New Roman"/>
          <w:sz w:val="24"/>
          <w:szCs w:val="24"/>
        </w:rPr>
        <w:t>e relative lack of information on treatment longevity</w:t>
      </w:r>
      <w:r w:rsidR="00DD724D">
        <w:rPr>
          <w:rFonts w:ascii="Times New Roman" w:hAnsi="Times New Roman" w:cs="Times New Roman"/>
          <w:sz w:val="24"/>
          <w:szCs w:val="24"/>
        </w:rPr>
        <w:t>, it can be difficult or impossible to:</w:t>
      </w:r>
    </w:p>
    <w:p w14:paraId="7F98DDCD" w14:textId="2F7FBE5F" w:rsidR="00DD724D" w:rsidRDefault="00DD724D" w:rsidP="00DD724D">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P</w:t>
      </w:r>
      <w:r w:rsidR="00DF719A" w:rsidRPr="00DD724D">
        <w:rPr>
          <w:rFonts w:ascii="Times New Roman" w:hAnsi="Times New Roman" w:cs="Times New Roman"/>
          <w:sz w:val="24"/>
          <w:szCs w:val="24"/>
        </w:rPr>
        <w:t>lan optimal treatment rotations</w:t>
      </w:r>
      <w:r>
        <w:rPr>
          <w:rFonts w:ascii="Times New Roman" w:hAnsi="Times New Roman" w:cs="Times New Roman"/>
          <w:sz w:val="24"/>
          <w:szCs w:val="24"/>
        </w:rPr>
        <w:t>.</w:t>
      </w:r>
    </w:p>
    <w:p w14:paraId="183EA7D8" w14:textId="77777777" w:rsidR="00DD724D" w:rsidRDefault="00DD724D" w:rsidP="00DD724D">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A</w:t>
      </w:r>
      <w:r w:rsidR="00DF719A" w:rsidRPr="00DD724D">
        <w:rPr>
          <w:rFonts w:ascii="Times New Roman" w:hAnsi="Times New Roman" w:cs="Times New Roman"/>
          <w:sz w:val="24"/>
          <w:szCs w:val="24"/>
        </w:rPr>
        <w:t>ssess tradeoffs between conducting restoration treatments (treating untreated stands) and maintenance treatments (re-treating ‘restored’ stands)</w:t>
      </w:r>
      <w:r>
        <w:rPr>
          <w:rFonts w:ascii="Times New Roman" w:hAnsi="Times New Roman" w:cs="Times New Roman"/>
          <w:sz w:val="24"/>
          <w:szCs w:val="24"/>
        </w:rPr>
        <w:t>.</w:t>
      </w:r>
    </w:p>
    <w:p w14:paraId="5BD6399D" w14:textId="6BF0FA78" w:rsidR="00DD724D" w:rsidRDefault="00DD724D" w:rsidP="00DD724D">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A</w:t>
      </w:r>
      <w:r w:rsidR="00DF719A" w:rsidRPr="00DD724D">
        <w:rPr>
          <w:rFonts w:ascii="Times New Roman" w:hAnsi="Times New Roman" w:cs="Times New Roman"/>
          <w:sz w:val="24"/>
          <w:szCs w:val="24"/>
        </w:rPr>
        <w:t>ssess whether maintenance treatments can provide enough merchantable timber to help offset the cost of treatment, because much of the merchantable material is</w:t>
      </w:r>
      <w:r w:rsidRPr="00DD724D">
        <w:rPr>
          <w:rFonts w:ascii="Times New Roman" w:hAnsi="Times New Roman" w:cs="Times New Roman"/>
          <w:sz w:val="24"/>
          <w:szCs w:val="24"/>
        </w:rPr>
        <w:t xml:space="preserve"> often</w:t>
      </w:r>
      <w:r w:rsidR="00DF719A" w:rsidRPr="00DD724D">
        <w:rPr>
          <w:rFonts w:ascii="Times New Roman" w:hAnsi="Times New Roman" w:cs="Times New Roman"/>
          <w:sz w:val="24"/>
          <w:szCs w:val="24"/>
        </w:rPr>
        <w:t xml:space="preserve"> removed in the initial restoration treatment</w:t>
      </w:r>
      <w:r w:rsidRPr="00DD724D">
        <w:rPr>
          <w:rFonts w:ascii="Times New Roman" w:hAnsi="Times New Roman" w:cs="Times New Roman"/>
          <w:sz w:val="24"/>
          <w:szCs w:val="24"/>
        </w:rPr>
        <w:t xml:space="preserve">.  </w:t>
      </w:r>
    </w:p>
    <w:p w14:paraId="16C5C316" w14:textId="5EEF2BDC" w:rsidR="009F2B0E" w:rsidRDefault="009F2B0E" w:rsidP="00DD724D">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Forecast carbon dynamics in treated stands. </w:t>
      </w:r>
    </w:p>
    <w:p w14:paraId="09A4A725" w14:textId="43E23D5F" w:rsidR="00DD724D" w:rsidRDefault="00DD724D" w:rsidP="00DD724D">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Predict prescribed fire behavior in maintenance treatments. </w:t>
      </w:r>
    </w:p>
    <w:p w14:paraId="403C300C" w14:textId="69521151" w:rsidR="009F2B0E" w:rsidRDefault="00DD724D" w:rsidP="00DD724D">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Plan efficient and safe fire suppression operations in treated landscapes.</w:t>
      </w:r>
      <w:r w:rsidRPr="00DD724D">
        <w:rPr>
          <w:rFonts w:ascii="Times New Roman" w:hAnsi="Times New Roman" w:cs="Times New Roman"/>
          <w:sz w:val="24"/>
          <w:szCs w:val="24"/>
        </w:rPr>
        <w:t xml:space="preserve">  </w:t>
      </w:r>
    </w:p>
    <w:p w14:paraId="0C6F45D8" w14:textId="1E47CC31" w:rsidR="009F2B0E" w:rsidRDefault="009F2B0E" w:rsidP="00DD724D">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Model future wildfire behavior in treated landscapes. </w:t>
      </w:r>
    </w:p>
    <w:p w14:paraId="437138BC" w14:textId="634F154C" w:rsidR="009F2B0E" w:rsidRDefault="009F2B0E" w:rsidP="00DD724D">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Understand plant and animal habitat quality in treated landscapes. </w:t>
      </w:r>
    </w:p>
    <w:p w14:paraId="61FC861B" w14:textId="77777777" w:rsidR="006902D6" w:rsidRDefault="009F2B0E" w:rsidP="009F2B0E">
      <w:pPr>
        <w:spacing w:after="0" w:line="360" w:lineRule="auto"/>
        <w:rPr>
          <w:rFonts w:ascii="Times New Roman" w:hAnsi="Times New Roman" w:cs="Times New Roman"/>
          <w:sz w:val="24"/>
          <w:szCs w:val="24"/>
        </w:rPr>
      </w:pPr>
      <w:r>
        <w:rPr>
          <w:rFonts w:ascii="Times New Roman" w:hAnsi="Times New Roman" w:cs="Times New Roman"/>
          <w:sz w:val="24"/>
          <w:szCs w:val="24"/>
        </w:rPr>
        <w:br/>
      </w:r>
      <w:r w:rsidR="00DD724D" w:rsidRPr="009F2B0E">
        <w:rPr>
          <w:rFonts w:ascii="Times New Roman" w:hAnsi="Times New Roman" w:cs="Times New Roman"/>
          <w:sz w:val="24"/>
          <w:szCs w:val="24"/>
        </w:rPr>
        <w:t>Given th</w:t>
      </w:r>
      <w:r>
        <w:rPr>
          <w:rFonts w:ascii="Times New Roman" w:hAnsi="Times New Roman" w:cs="Times New Roman"/>
          <w:sz w:val="24"/>
          <w:szCs w:val="24"/>
        </w:rPr>
        <w:t>e</w:t>
      </w:r>
      <w:r w:rsidR="00DD724D" w:rsidRPr="009F2B0E">
        <w:rPr>
          <w:rFonts w:ascii="Times New Roman" w:hAnsi="Times New Roman" w:cs="Times New Roman"/>
          <w:sz w:val="24"/>
          <w:szCs w:val="24"/>
        </w:rPr>
        <w:t xml:space="preserve"> scope of the modern wildfire problem in fire suppressed forests of the interior west</w:t>
      </w:r>
      <w:r>
        <w:rPr>
          <w:rFonts w:ascii="Times New Roman" w:hAnsi="Times New Roman" w:cs="Times New Roman"/>
          <w:sz w:val="24"/>
          <w:szCs w:val="24"/>
        </w:rPr>
        <w:t>,</w:t>
      </w:r>
      <w:r w:rsidR="00DD724D" w:rsidRPr="009F2B0E">
        <w:rPr>
          <w:rFonts w:ascii="Times New Roman" w:hAnsi="Times New Roman" w:cs="Times New Roman"/>
          <w:sz w:val="24"/>
          <w:szCs w:val="24"/>
        </w:rPr>
        <w:t xml:space="preserve"> and the limited resources </w:t>
      </w:r>
      <w:r>
        <w:rPr>
          <w:rFonts w:ascii="Times New Roman" w:hAnsi="Times New Roman" w:cs="Times New Roman"/>
          <w:sz w:val="24"/>
          <w:szCs w:val="24"/>
        </w:rPr>
        <w:t xml:space="preserve">available to public and private forest landowners, scientists must address the knowledge gap in treatment longevity so that managers can efficiently plan treatment rotations and know what to expect from treated stands.  </w:t>
      </w:r>
      <w:r w:rsidR="00304998">
        <w:rPr>
          <w:rFonts w:ascii="Times New Roman" w:hAnsi="Times New Roman" w:cs="Times New Roman"/>
          <w:sz w:val="24"/>
          <w:szCs w:val="24"/>
        </w:rPr>
        <w:t xml:space="preserve">In this report, we touch on some key concepts in treatment longevity from the scientific literature, and then synthesize data from all the published studies of treatment longevity that we could find from the western dry forests, including three in-progress studies led by our team, of forests in eastern Washington State.  </w:t>
      </w:r>
      <w:r w:rsidR="00336863">
        <w:rPr>
          <w:rFonts w:ascii="Times New Roman" w:hAnsi="Times New Roman" w:cs="Times New Roman"/>
          <w:sz w:val="24"/>
          <w:szCs w:val="24"/>
        </w:rPr>
        <w:t>Our</w:t>
      </w:r>
      <w:r w:rsidR="00304998">
        <w:rPr>
          <w:rFonts w:ascii="Times New Roman" w:hAnsi="Times New Roman" w:cs="Times New Roman"/>
          <w:sz w:val="24"/>
          <w:szCs w:val="24"/>
        </w:rPr>
        <w:t xml:space="preserve"> work is </w:t>
      </w:r>
      <w:r w:rsidR="00336863">
        <w:rPr>
          <w:rFonts w:ascii="Times New Roman" w:hAnsi="Times New Roman" w:cs="Times New Roman"/>
          <w:sz w:val="24"/>
          <w:szCs w:val="24"/>
        </w:rPr>
        <w:t>meant</w:t>
      </w:r>
      <w:r w:rsidR="00304998">
        <w:rPr>
          <w:rFonts w:ascii="Times New Roman" w:hAnsi="Times New Roman" w:cs="Times New Roman"/>
          <w:sz w:val="24"/>
          <w:szCs w:val="24"/>
        </w:rPr>
        <w:t xml:space="preserve"> to highlight</w:t>
      </w:r>
      <w:r w:rsidR="00336863">
        <w:rPr>
          <w:rFonts w:ascii="Times New Roman" w:hAnsi="Times New Roman" w:cs="Times New Roman"/>
          <w:sz w:val="24"/>
          <w:szCs w:val="24"/>
        </w:rPr>
        <w:t xml:space="preserve"> both</w:t>
      </w:r>
      <w:r w:rsidR="00304998">
        <w:rPr>
          <w:rFonts w:ascii="Times New Roman" w:hAnsi="Times New Roman" w:cs="Times New Roman"/>
          <w:sz w:val="24"/>
          <w:szCs w:val="24"/>
        </w:rPr>
        <w:t xml:space="preserve"> what scientists know about treatment longevity, and the research gaps that remain. </w:t>
      </w:r>
    </w:p>
    <w:p w14:paraId="62F42FA4" w14:textId="044ED3A8" w:rsidR="001A6063" w:rsidRDefault="001A6063" w:rsidP="00C379E8">
      <w:pPr>
        <w:spacing w:after="0" w:line="360" w:lineRule="auto"/>
        <w:rPr>
          <w:rFonts w:ascii="Times New Roman" w:hAnsi="Times New Roman" w:cs="Times New Roman"/>
          <w:sz w:val="24"/>
          <w:szCs w:val="24"/>
        </w:rPr>
      </w:pPr>
    </w:p>
    <w:p w14:paraId="5F1A8D46" w14:textId="355FB0F7" w:rsidR="00783D15" w:rsidRDefault="00783D15" w:rsidP="00C379E8">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Concepts in Treatment Longevity</w:t>
      </w:r>
    </w:p>
    <w:p w14:paraId="3314BD29" w14:textId="26721F17" w:rsidR="00783D15" w:rsidRDefault="00783D15" w:rsidP="00C379E8">
      <w:pPr>
        <w:spacing w:after="0" w:line="360" w:lineRule="auto"/>
        <w:rPr>
          <w:rFonts w:ascii="Times New Roman" w:hAnsi="Times New Roman" w:cs="Times New Roman"/>
          <w:sz w:val="24"/>
          <w:szCs w:val="24"/>
        </w:rPr>
      </w:pPr>
    </w:p>
    <w:p w14:paraId="031F7786" w14:textId="11BF10C6" w:rsidR="006902D6" w:rsidRPr="006902D6" w:rsidRDefault="006902D6" w:rsidP="00C379E8">
      <w:pPr>
        <w:spacing w:after="0" w:line="360" w:lineRule="auto"/>
        <w:rPr>
          <w:rFonts w:ascii="Times New Roman" w:hAnsi="Times New Roman" w:cs="Times New Roman"/>
          <w:i/>
          <w:iCs/>
          <w:sz w:val="24"/>
          <w:szCs w:val="24"/>
        </w:rPr>
      </w:pPr>
      <w:r>
        <w:rPr>
          <w:rFonts w:ascii="Times New Roman" w:hAnsi="Times New Roman" w:cs="Times New Roman"/>
          <w:i/>
          <w:iCs/>
          <w:sz w:val="24"/>
          <w:szCs w:val="24"/>
        </w:rPr>
        <w:t>Definitions</w:t>
      </w:r>
    </w:p>
    <w:p w14:paraId="4B29A7FB" w14:textId="77777777" w:rsidR="006902D6" w:rsidRDefault="006902D6" w:rsidP="00C379E8">
      <w:pPr>
        <w:spacing w:after="0" w:line="360" w:lineRule="auto"/>
        <w:rPr>
          <w:rFonts w:ascii="Times New Roman" w:hAnsi="Times New Roman" w:cs="Times New Roman"/>
          <w:sz w:val="24"/>
          <w:szCs w:val="24"/>
        </w:rPr>
      </w:pPr>
    </w:p>
    <w:p w14:paraId="32ADA316" w14:textId="52C54293" w:rsidR="00783D15" w:rsidRDefault="00783D15" w:rsidP="00C379E8">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 first hurdle in determining treatment longevity is defining it.  There is </w:t>
      </w:r>
      <w:r w:rsidR="00336863">
        <w:rPr>
          <w:rFonts w:ascii="Times New Roman" w:hAnsi="Times New Roman" w:cs="Times New Roman"/>
          <w:sz w:val="24"/>
          <w:szCs w:val="24"/>
        </w:rPr>
        <w:t>likely</w:t>
      </w:r>
      <w:r>
        <w:rPr>
          <w:rFonts w:ascii="Times New Roman" w:hAnsi="Times New Roman" w:cs="Times New Roman"/>
          <w:sz w:val="24"/>
          <w:szCs w:val="24"/>
        </w:rPr>
        <w:t xml:space="preserve"> no magic number of years past which a particular </w:t>
      </w:r>
      <w:r w:rsidR="00336863">
        <w:rPr>
          <w:rFonts w:ascii="Times New Roman" w:hAnsi="Times New Roman" w:cs="Times New Roman"/>
          <w:sz w:val="24"/>
          <w:szCs w:val="24"/>
        </w:rPr>
        <w:t xml:space="preserve">treated stand serves its purpose, even though it will be necessary in many cases to decide on an exact treatment rotation for planning purposes.  Instead, changes to forest structure, fuels, and potential fire behavior happen gradually, which also causes a gradual change in the risk of a damaging wildfire.  Therefore, the fuels treatment rotation must be based on </w:t>
      </w:r>
      <w:r w:rsidR="003F628E">
        <w:rPr>
          <w:rFonts w:ascii="Times New Roman" w:hAnsi="Times New Roman" w:cs="Times New Roman"/>
          <w:sz w:val="24"/>
          <w:szCs w:val="24"/>
        </w:rPr>
        <w:t>judgement</w:t>
      </w:r>
      <w:r w:rsidR="00336863">
        <w:rPr>
          <w:rFonts w:ascii="Times New Roman" w:hAnsi="Times New Roman" w:cs="Times New Roman"/>
          <w:sz w:val="24"/>
          <w:szCs w:val="24"/>
        </w:rPr>
        <w:t xml:space="preserve"> of acceptable risk within the treated stand and any values in its proximit</w:t>
      </w:r>
      <w:r w:rsidR="003F628E">
        <w:rPr>
          <w:rFonts w:ascii="Times New Roman" w:hAnsi="Times New Roman" w:cs="Times New Roman"/>
          <w:sz w:val="24"/>
          <w:szCs w:val="24"/>
        </w:rPr>
        <w:t xml:space="preserve">y, in addition to scientific information on likely forest structure, fuels, and fire behavior patterns with time. </w:t>
      </w:r>
    </w:p>
    <w:p w14:paraId="7497E9D9" w14:textId="02F331FB" w:rsidR="003F628E" w:rsidRDefault="003F628E" w:rsidP="00C379E8">
      <w:pPr>
        <w:spacing w:after="0" w:line="360" w:lineRule="auto"/>
        <w:rPr>
          <w:rFonts w:ascii="Times New Roman" w:hAnsi="Times New Roman" w:cs="Times New Roman"/>
          <w:sz w:val="24"/>
          <w:szCs w:val="24"/>
        </w:rPr>
      </w:pPr>
    </w:p>
    <w:p w14:paraId="46D11F4F" w14:textId="40BB48D0" w:rsidR="003F628E" w:rsidRDefault="003F628E" w:rsidP="00C379E8">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One way to judge fuels treatment longevity is by looking at what the fuels themselves do over </w:t>
      </w:r>
      <w:proofErr w:type="gramStart"/>
      <w:r>
        <w:rPr>
          <w:rFonts w:ascii="Times New Roman" w:hAnsi="Times New Roman" w:cs="Times New Roman"/>
          <w:sz w:val="24"/>
          <w:szCs w:val="24"/>
        </w:rPr>
        <w:t>time, and</w:t>
      </w:r>
      <w:proofErr w:type="gramEnd"/>
      <w:r>
        <w:rPr>
          <w:rFonts w:ascii="Times New Roman" w:hAnsi="Times New Roman" w:cs="Times New Roman"/>
          <w:sz w:val="24"/>
          <w:szCs w:val="24"/>
        </w:rPr>
        <w:t xml:space="preserve"> comparing that to the pretreatment values.  Longevity could be thought of as the time it takes for fuels to get back to pretreatment values.  This approach is complicated, however, by the wide variety of live and dead vegetation forms that contribute to </w:t>
      </w:r>
      <w:r w:rsidR="008B08E9">
        <w:rPr>
          <w:rFonts w:ascii="Times New Roman" w:hAnsi="Times New Roman" w:cs="Times New Roman"/>
          <w:sz w:val="24"/>
          <w:szCs w:val="24"/>
        </w:rPr>
        <w:t>‘</w:t>
      </w:r>
      <w:proofErr w:type="gramStart"/>
      <w:r>
        <w:rPr>
          <w:rFonts w:ascii="Times New Roman" w:hAnsi="Times New Roman" w:cs="Times New Roman"/>
          <w:sz w:val="24"/>
          <w:szCs w:val="24"/>
        </w:rPr>
        <w:t>fuels</w:t>
      </w:r>
      <w:r w:rsidR="008B08E9">
        <w:rPr>
          <w:rFonts w:ascii="Times New Roman" w:hAnsi="Times New Roman" w:cs="Times New Roman"/>
          <w:sz w:val="24"/>
          <w:szCs w:val="24"/>
        </w:rPr>
        <w:t>’</w:t>
      </w:r>
      <w:proofErr w:type="gramEnd"/>
      <w:r>
        <w:rPr>
          <w:rFonts w:ascii="Times New Roman" w:hAnsi="Times New Roman" w:cs="Times New Roman"/>
          <w:sz w:val="24"/>
          <w:szCs w:val="24"/>
        </w:rPr>
        <w:t xml:space="preserve">.  These include litter, duff, </w:t>
      </w:r>
      <w:r w:rsidR="008B08E9">
        <w:rPr>
          <w:rFonts w:ascii="Times New Roman" w:hAnsi="Times New Roman" w:cs="Times New Roman"/>
          <w:sz w:val="24"/>
          <w:szCs w:val="24"/>
        </w:rPr>
        <w:t xml:space="preserve">downed </w:t>
      </w:r>
      <w:r>
        <w:rPr>
          <w:rFonts w:ascii="Times New Roman" w:hAnsi="Times New Roman" w:cs="Times New Roman"/>
          <w:sz w:val="24"/>
          <w:szCs w:val="24"/>
        </w:rPr>
        <w:t xml:space="preserve">sticks and logs of different sizes, grasses, forbs, shrubs, tree seedlings, tree saplings, and mature tree canopies.  Each of these fuel components can response differently to </w:t>
      </w:r>
      <w:r>
        <w:rPr>
          <w:rFonts w:ascii="Times New Roman" w:hAnsi="Times New Roman" w:cs="Times New Roman"/>
          <w:sz w:val="24"/>
          <w:szCs w:val="24"/>
        </w:rPr>
        <w:lastRenderedPageBreak/>
        <w:t>treatment</w:t>
      </w:r>
      <w:r w:rsidR="008B08E9">
        <w:rPr>
          <w:rFonts w:ascii="Times New Roman" w:hAnsi="Times New Roman" w:cs="Times New Roman"/>
          <w:sz w:val="24"/>
          <w:szCs w:val="24"/>
        </w:rPr>
        <w:t xml:space="preserve"> over time and potentially cause different types of fire behavior.  Therefore, assessment of fuels treatment longevity based on fuels patterns should be accompanied with as assessment of expected fire behaviors from different relative levels of different fuel components.  This ‘fuels-based’ approach</w:t>
      </w:r>
      <w:r w:rsidR="000F2515">
        <w:rPr>
          <w:rFonts w:ascii="Times New Roman" w:hAnsi="Times New Roman" w:cs="Times New Roman"/>
          <w:sz w:val="24"/>
          <w:szCs w:val="24"/>
        </w:rPr>
        <w:t xml:space="preserve"> allows for assessment of relative benefits of treating different stands</w:t>
      </w:r>
      <w:r w:rsidR="00D5142F">
        <w:rPr>
          <w:rFonts w:ascii="Times New Roman" w:hAnsi="Times New Roman" w:cs="Times New Roman"/>
          <w:sz w:val="24"/>
          <w:szCs w:val="24"/>
        </w:rPr>
        <w:t>.  I</w:t>
      </w:r>
      <w:r w:rsidR="000F2515">
        <w:rPr>
          <w:rFonts w:ascii="Times New Roman" w:hAnsi="Times New Roman" w:cs="Times New Roman"/>
          <w:sz w:val="24"/>
          <w:szCs w:val="24"/>
        </w:rPr>
        <w:t>t is not very precise for forecasting expected fire behavior in any given stand</w:t>
      </w:r>
      <w:r w:rsidR="00D5142F">
        <w:rPr>
          <w:rFonts w:ascii="Times New Roman" w:hAnsi="Times New Roman" w:cs="Times New Roman"/>
          <w:sz w:val="24"/>
          <w:szCs w:val="24"/>
        </w:rPr>
        <w:t>, as some differences in amounts of fuel may not result in ecologically meaningful differences in fire behavior</w:t>
      </w:r>
      <w:r w:rsidR="000F2515">
        <w:rPr>
          <w:rFonts w:ascii="Times New Roman" w:hAnsi="Times New Roman" w:cs="Times New Roman"/>
          <w:sz w:val="24"/>
          <w:szCs w:val="24"/>
        </w:rPr>
        <w:t>.  Therefore, it</w:t>
      </w:r>
      <w:r w:rsidR="008B08E9">
        <w:rPr>
          <w:rFonts w:ascii="Times New Roman" w:hAnsi="Times New Roman" w:cs="Times New Roman"/>
          <w:sz w:val="24"/>
          <w:szCs w:val="24"/>
        </w:rPr>
        <w:t xml:space="preserve"> </w:t>
      </w:r>
      <w:r w:rsidR="000F2515">
        <w:rPr>
          <w:rFonts w:ascii="Times New Roman" w:hAnsi="Times New Roman" w:cs="Times New Roman"/>
          <w:sz w:val="24"/>
          <w:szCs w:val="24"/>
        </w:rPr>
        <w:t xml:space="preserve">is probably best used in situations where maximizing forest resilience to wildfire across a large landscape is a primary management goal, but where no single stand is crucial to protect. </w:t>
      </w:r>
    </w:p>
    <w:p w14:paraId="6BE51ECA" w14:textId="4FDB134F" w:rsidR="00D5142F" w:rsidRDefault="00D5142F" w:rsidP="00C379E8">
      <w:pPr>
        <w:spacing w:after="0" w:line="360" w:lineRule="auto"/>
        <w:rPr>
          <w:rFonts w:ascii="Times New Roman" w:hAnsi="Times New Roman" w:cs="Times New Roman"/>
          <w:sz w:val="24"/>
          <w:szCs w:val="24"/>
        </w:rPr>
      </w:pPr>
    </w:p>
    <w:p w14:paraId="22809525" w14:textId="32DE4156" w:rsidR="00D5142F" w:rsidRDefault="00D5142F" w:rsidP="00C379E8">
      <w:pPr>
        <w:spacing w:after="0" w:line="360" w:lineRule="auto"/>
        <w:rPr>
          <w:rFonts w:ascii="Times New Roman" w:hAnsi="Times New Roman" w:cs="Times New Roman"/>
          <w:sz w:val="24"/>
          <w:szCs w:val="24"/>
        </w:rPr>
      </w:pPr>
      <w:r>
        <w:rPr>
          <w:rFonts w:ascii="Times New Roman" w:hAnsi="Times New Roman" w:cs="Times New Roman"/>
          <w:sz w:val="24"/>
          <w:szCs w:val="24"/>
        </w:rPr>
        <w:t>The issues caused by analyzing multiple fuels components can be somewhat simplified by instead looking at changes over time of modelled fire behavior, such as flame length, rate of spread, torching index, and crowning index.   This method may be more meaningful for many managers and scientists because potential wildfire behavior is often a central focus of treatment.  It should be used with caution, however, because fire is a notoriously complicated process, an</w:t>
      </w:r>
      <w:r w:rsidR="00F15F98">
        <w:rPr>
          <w:rFonts w:ascii="Times New Roman" w:hAnsi="Times New Roman" w:cs="Times New Roman"/>
          <w:sz w:val="24"/>
          <w:szCs w:val="24"/>
        </w:rPr>
        <w:t xml:space="preserve">d the most </w:t>
      </w:r>
      <w:proofErr w:type="gramStart"/>
      <w:r w:rsidR="00F15F98">
        <w:rPr>
          <w:rFonts w:ascii="Times New Roman" w:hAnsi="Times New Roman" w:cs="Times New Roman"/>
          <w:sz w:val="24"/>
          <w:szCs w:val="24"/>
        </w:rPr>
        <w:t>commonly</w:t>
      </w:r>
      <w:r w:rsidR="00983CD0">
        <w:rPr>
          <w:rFonts w:ascii="Times New Roman" w:hAnsi="Times New Roman" w:cs="Times New Roman"/>
          <w:sz w:val="24"/>
          <w:szCs w:val="24"/>
        </w:rPr>
        <w:t>-used</w:t>
      </w:r>
      <w:proofErr w:type="gramEnd"/>
      <w:r w:rsidR="00F15F98">
        <w:rPr>
          <w:rFonts w:ascii="Times New Roman" w:hAnsi="Times New Roman" w:cs="Times New Roman"/>
          <w:sz w:val="24"/>
          <w:szCs w:val="24"/>
        </w:rPr>
        <w:t xml:space="preserve"> family of fire models (Rothermel-based) </w:t>
      </w:r>
      <w:r w:rsidR="00983CD0">
        <w:rPr>
          <w:rFonts w:ascii="Times New Roman" w:hAnsi="Times New Roman" w:cs="Times New Roman"/>
          <w:sz w:val="24"/>
          <w:szCs w:val="24"/>
        </w:rPr>
        <w:t>is</w:t>
      </w:r>
      <w:r w:rsidR="00F15F98">
        <w:rPr>
          <w:rFonts w:ascii="Times New Roman" w:hAnsi="Times New Roman" w:cs="Times New Roman"/>
          <w:sz w:val="24"/>
          <w:szCs w:val="24"/>
        </w:rPr>
        <w:t xml:space="preserve"> not good at incorporating fuels variability, linking surface and crown fire behavior, </w:t>
      </w:r>
      <w:r w:rsidR="00C71D67">
        <w:rPr>
          <w:rFonts w:ascii="Times New Roman" w:hAnsi="Times New Roman" w:cs="Times New Roman"/>
          <w:sz w:val="24"/>
          <w:szCs w:val="24"/>
        </w:rPr>
        <w:t>or</w:t>
      </w:r>
      <w:r w:rsidR="00F15F98">
        <w:rPr>
          <w:rFonts w:ascii="Times New Roman" w:hAnsi="Times New Roman" w:cs="Times New Roman"/>
          <w:sz w:val="24"/>
          <w:szCs w:val="24"/>
        </w:rPr>
        <w:t xml:space="preserve"> incorporating spot fires.  </w:t>
      </w:r>
      <w:r w:rsidR="001732AF">
        <w:rPr>
          <w:rFonts w:ascii="Times New Roman" w:hAnsi="Times New Roman" w:cs="Times New Roman"/>
          <w:sz w:val="24"/>
          <w:szCs w:val="24"/>
        </w:rPr>
        <w:t>R</w:t>
      </w:r>
      <w:r w:rsidR="00F15F98">
        <w:rPr>
          <w:rFonts w:ascii="Times New Roman" w:hAnsi="Times New Roman" w:cs="Times New Roman"/>
          <w:sz w:val="24"/>
          <w:szCs w:val="24"/>
        </w:rPr>
        <w:t>esults can be sensitive to the ‘fuel-model’ chosen by the user.</w:t>
      </w:r>
      <w:r w:rsidR="001732AF">
        <w:rPr>
          <w:rFonts w:ascii="Times New Roman" w:hAnsi="Times New Roman" w:cs="Times New Roman"/>
          <w:sz w:val="24"/>
          <w:szCs w:val="24"/>
        </w:rPr>
        <w:t xml:space="preserve">  </w:t>
      </w:r>
      <w:r w:rsidR="006533A2">
        <w:rPr>
          <w:rFonts w:ascii="Times New Roman" w:hAnsi="Times New Roman" w:cs="Times New Roman"/>
          <w:sz w:val="24"/>
          <w:szCs w:val="24"/>
        </w:rPr>
        <w:t>Furthermore</w:t>
      </w:r>
      <w:r w:rsidR="001732AF">
        <w:rPr>
          <w:rFonts w:ascii="Times New Roman" w:hAnsi="Times New Roman" w:cs="Times New Roman"/>
          <w:sz w:val="24"/>
          <w:szCs w:val="24"/>
        </w:rPr>
        <w:t>, wildf</w:t>
      </w:r>
      <w:r w:rsidR="00C71D67">
        <w:rPr>
          <w:rFonts w:ascii="Times New Roman" w:hAnsi="Times New Roman" w:cs="Times New Roman"/>
          <w:sz w:val="24"/>
          <w:szCs w:val="24"/>
        </w:rPr>
        <w:t>ire behavior is largely contingent on fire weather</w:t>
      </w:r>
      <w:r w:rsidR="001732AF">
        <w:rPr>
          <w:rFonts w:ascii="Times New Roman" w:hAnsi="Times New Roman" w:cs="Times New Roman"/>
          <w:sz w:val="24"/>
          <w:szCs w:val="24"/>
        </w:rPr>
        <w:t xml:space="preserve">, so interpretations of fire models will vary with user-inputted weather parameters, which should be chosen based on expected local weather behavior during wildfire season.  </w:t>
      </w:r>
      <w:r w:rsidR="006533A2">
        <w:rPr>
          <w:rFonts w:ascii="Times New Roman" w:hAnsi="Times New Roman" w:cs="Times New Roman"/>
          <w:sz w:val="24"/>
          <w:szCs w:val="24"/>
        </w:rPr>
        <w:t xml:space="preserve">Fire models are often effective at comparing relative differences in fire behavior even when they are inaccurate at predicting absolute behavior, so they are useful for comparing pretreatment and posttreatment values, or differences between different stands.  Use of fire models alone may obscure deeper understanding of long-term fuels patterns, so data on fuels and forest structure patterns should be paired with fire model data when feasible, both as a ‘gut-check’ on model outputs and as a measure of other ecosystem values. </w:t>
      </w:r>
    </w:p>
    <w:p w14:paraId="7CFA51CB" w14:textId="77777777" w:rsidR="006533A2" w:rsidRDefault="006533A2" w:rsidP="00C379E8">
      <w:pPr>
        <w:spacing w:after="0" w:line="360" w:lineRule="auto"/>
        <w:rPr>
          <w:rFonts w:ascii="Times New Roman" w:hAnsi="Times New Roman" w:cs="Times New Roman"/>
          <w:sz w:val="24"/>
          <w:szCs w:val="24"/>
        </w:rPr>
      </w:pPr>
    </w:p>
    <w:p w14:paraId="5FB0E009" w14:textId="01E92B9D" w:rsidR="001732AF" w:rsidRDefault="006533A2" w:rsidP="001732AF">
      <w:pPr>
        <w:spacing w:after="0" w:line="360" w:lineRule="auto"/>
        <w:rPr>
          <w:rFonts w:ascii="Times New Roman" w:hAnsi="Times New Roman" w:cs="Times New Roman"/>
          <w:sz w:val="24"/>
          <w:szCs w:val="24"/>
        </w:rPr>
      </w:pPr>
      <w:r>
        <w:rPr>
          <w:rFonts w:ascii="Times New Roman" w:hAnsi="Times New Roman" w:cs="Times New Roman"/>
          <w:sz w:val="24"/>
          <w:szCs w:val="24"/>
        </w:rPr>
        <w:t>Alternatively, the definition of treatment</w:t>
      </w:r>
      <w:r w:rsidR="000F2515">
        <w:rPr>
          <w:rFonts w:ascii="Times New Roman" w:hAnsi="Times New Roman" w:cs="Times New Roman"/>
          <w:sz w:val="24"/>
          <w:szCs w:val="24"/>
        </w:rPr>
        <w:t xml:space="preserve"> longevity </w:t>
      </w:r>
      <w:r>
        <w:rPr>
          <w:rFonts w:ascii="Times New Roman" w:hAnsi="Times New Roman" w:cs="Times New Roman"/>
          <w:sz w:val="24"/>
          <w:szCs w:val="24"/>
        </w:rPr>
        <w:t>could be based</w:t>
      </w:r>
      <w:r w:rsidR="000F2515">
        <w:rPr>
          <w:rFonts w:ascii="Times New Roman" w:hAnsi="Times New Roman" w:cs="Times New Roman"/>
          <w:sz w:val="24"/>
          <w:szCs w:val="24"/>
        </w:rPr>
        <w:t xml:space="preserve"> on meaningful thresholds of expected fire behavior or effects, such as the acceptable crown fire risk or expected tree mortality.</w:t>
      </w:r>
      <w:r w:rsidR="00D5142F">
        <w:rPr>
          <w:rFonts w:ascii="Times New Roman" w:hAnsi="Times New Roman" w:cs="Times New Roman"/>
          <w:sz w:val="24"/>
          <w:szCs w:val="24"/>
        </w:rPr>
        <w:t xml:space="preserve">  This approach is </w:t>
      </w:r>
      <w:proofErr w:type="gramStart"/>
      <w:r w:rsidR="00C71D67">
        <w:rPr>
          <w:rFonts w:ascii="Times New Roman" w:hAnsi="Times New Roman" w:cs="Times New Roman"/>
          <w:sz w:val="24"/>
          <w:szCs w:val="24"/>
        </w:rPr>
        <w:t>best</w:t>
      </w:r>
      <w:r w:rsidR="00D5142F">
        <w:rPr>
          <w:rFonts w:ascii="Times New Roman" w:hAnsi="Times New Roman" w:cs="Times New Roman"/>
          <w:sz w:val="24"/>
          <w:szCs w:val="24"/>
        </w:rPr>
        <w:t>-suited</w:t>
      </w:r>
      <w:proofErr w:type="gramEnd"/>
      <w:r w:rsidR="00D5142F">
        <w:rPr>
          <w:rFonts w:ascii="Times New Roman" w:hAnsi="Times New Roman" w:cs="Times New Roman"/>
          <w:sz w:val="24"/>
          <w:szCs w:val="24"/>
        </w:rPr>
        <w:t xml:space="preserve"> for situations where high value assets need to be protected</w:t>
      </w:r>
      <w:r w:rsidR="00C71D67">
        <w:rPr>
          <w:rFonts w:ascii="Times New Roman" w:hAnsi="Times New Roman" w:cs="Times New Roman"/>
          <w:sz w:val="24"/>
          <w:szCs w:val="24"/>
        </w:rPr>
        <w:t xml:space="preserve"> in particular location, and is not as good for comparing relative benefits of treating </w:t>
      </w:r>
      <w:r w:rsidR="00C71D67">
        <w:rPr>
          <w:rFonts w:ascii="Times New Roman" w:hAnsi="Times New Roman" w:cs="Times New Roman"/>
          <w:sz w:val="24"/>
          <w:szCs w:val="24"/>
        </w:rPr>
        <w:lastRenderedPageBreak/>
        <w:t xml:space="preserve">different stands.  Fire models </w:t>
      </w:r>
      <w:r w:rsidR="001732AF">
        <w:rPr>
          <w:rFonts w:ascii="Times New Roman" w:hAnsi="Times New Roman" w:cs="Times New Roman"/>
          <w:sz w:val="24"/>
          <w:szCs w:val="24"/>
        </w:rPr>
        <w:t>should be used with caution for all the reasons highlighted in the previous paragraph</w:t>
      </w:r>
      <w:r>
        <w:rPr>
          <w:rFonts w:ascii="Times New Roman" w:hAnsi="Times New Roman" w:cs="Times New Roman"/>
          <w:sz w:val="24"/>
          <w:szCs w:val="24"/>
        </w:rPr>
        <w:t>.  Because they are not always accurate at predicting absolute fire behavior</w:t>
      </w:r>
      <w:r w:rsidR="00983CD0">
        <w:rPr>
          <w:rFonts w:ascii="Times New Roman" w:hAnsi="Times New Roman" w:cs="Times New Roman"/>
          <w:sz w:val="24"/>
          <w:szCs w:val="24"/>
        </w:rPr>
        <w:t>, they</w:t>
      </w:r>
      <w:r w:rsidR="001732AF">
        <w:rPr>
          <w:rFonts w:ascii="Times New Roman" w:hAnsi="Times New Roman" w:cs="Times New Roman"/>
          <w:sz w:val="24"/>
          <w:szCs w:val="24"/>
        </w:rPr>
        <w:t xml:space="preserve"> are best paired with local knowledge of how modelled wildfire behavior compare</w:t>
      </w:r>
      <w:r w:rsidR="00983CD0">
        <w:rPr>
          <w:rFonts w:ascii="Times New Roman" w:hAnsi="Times New Roman" w:cs="Times New Roman"/>
          <w:sz w:val="24"/>
          <w:szCs w:val="24"/>
        </w:rPr>
        <w:t>s</w:t>
      </w:r>
      <w:r w:rsidR="001732AF">
        <w:rPr>
          <w:rFonts w:ascii="Times New Roman" w:hAnsi="Times New Roman" w:cs="Times New Roman"/>
          <w:sz w:val="24"/>
          <w:szCs w:val="24"/>
        </w:rPr>
        <w:t xml:space="preserve"> with real wildfire behavior</w:t>
      </w:r>
      <w:r>
        <w:rPr>
          <w:rFonts w:ascii="Times New Roman" w:hAnsi="Times New Roman" w:cs="Times New Roman"/>
          <w:sz w:val="24"/>
          <w:szCs w:val="24"/>
        </w:rPr>
        <w:t>, when high-value assets are at stake</w:t>
      </w:r>
      <w:r w:rsidR="001732AF">
        <w:rPr>
          <w:rFonts w:ascii="Times New Roman" w:hAnsi="Times New Roman" w:cs="Times New Roman"/>
          <w:sz w:val="24"/>
          <w:szCs w:val="24"/>
        </w:rPr>
        <w:t xml:space="preserve">.  Additionally, the </w:t>
      </w:r>
      <w:r w:rsidR="00983CD0">
        <w:rPr>
          <w:rFonts w:ascii="Times New Roman" w:hAnsi="Times New Roman" w:cs="Times New Roman"/>
          <w:sz w:val="24"/>
          <w:szCs w:val="24"/>
        </w:rPr>
        <w:t xml:space="preserve">weather factor </w:t>
      </w:r>
      <w:r w:rsidR="001732AF">
        <w:rPr>
          <w:rFonts w:ascii="Times New Roman" w:hAnsi="Times New Roman" w:cs="Times New Roman"/>
          <w:sz w:val="24"/>
          <w:szCs w:val="24"/>
        </w:rPr>
        <w:t>adds another aspect to the risk assessment process, as a manager using th</w:t>
      </w:r>
      <w:r w:rsidR="00983CD0">
        <w:rPr>
          <w:rFonts w:ascii="Times New Roman" w:hAnsi="Times New Roman" w:cs="Times New Roman"/>
          <w:sz w:val="24"/>
          <w:szCs w:val="24"/>
        </w:rPr>
        <w:t>e threshold</w:t>
      </w:r>
      <w:r w:rsidR="001732AF">
        <w:rPr>
          <w:rFonts w:ascii="Times New Roman" w:hAnsi="Times New Roman" w:cs="Times New Roman"/>
          <w:sz w:val="24"/>
          <w:szCs w:val="24"/>
        </w:rPr>
        <w:t xml:space="preserve"> approach must decide what weather conditions to design treatment</w:t>
      </w:r>
      <w:r w:rsidR="00983CD0">
        <w:rPr>
          <w:rFonts w:ascii="Times New Roman" w:hAnsi="Times New Roman" w:cs="Times New Roman"/>
          <w:sz w:val="24"/>
          <w:szCs w:val="24"/>
        </w:rPr>
        <w:t xml:space="preserve"> rotations</w:t>
      </w:r>
      <w:r w:rsidR="001732AF">
        <w:rPr>
          <w:rFonts w:ascii="Times New Roman" w:hAnsi="Times New Roman" w:cs="Times New Roman"/>
          <w:sz w:val="24"/>
          <w:szCs w:val="24"/>
        </w:rPr>
        <w:t xml:space="preserve"> for.  Even good treatments are often not effective at preventing tree mortality or stopping flame spread during very extreme fire weather conditions</w:t>
      </w:r>
      <w:r w:rsidR="00983CD0">
        <w:rPr>
          <w:rFonts w:ascii="Times New Roman" w:hAnsi="Times New Roman" w:cs="Times New Roman"/>
          <w:sz w:val="24"/>
          <w:szCs w:val="24"/>
        </w:rPr>
        <w:t>, at least when untreated area</w:t>
      </w:r>
      <w:r>
        <w:rPr>
          <w:rFonts w:ascii="Times New Roman" w:hAnsi="Times New Roman" w:cs="Times New Roman"/>
          <w:sz w:val="24"/>
          <w:szCs w:val="24"/>
        </w:rPr>
        <w:t xml:space="preserve"> exceeds treated area</w:t>
      </w:r>
      <w:r w:rsidR="00983CD0">
        <w:rPr>
          <w:rFonts w:ascii="Times New Roman" w:hAnsi="Times New Roman" w:cs="Times New Roman"/>
          <w:sz w:val="24"/>
          <w:szCs w:val="24"/>
        </w:rPr>
        <w:t xml:space="preserve">.  These very extreme conditions are </w:t>
      </w:r>
      <w:r w:rsidR="001732AF">
        <w:rPr>
          <w:rFonts w:ascii="Times New Roman" w:hAnsi="Times New Roman" w:cs="Times New Roman"/>
          <w:sz w:val="24"/>
          <w:szCs w:val="24"/>
        </w:rPr>
        <w:t>becoming more common with climate change</w:t>
      </w:r>
      <w:r w:rsidR="00983CD0">
        <w:rPr>
          <w:rFonts w:ascii="Times New Roman" w:hAnsi="Times New Roman" w:cs="Times New Roman"/>
          <w:sz w:val="24"/>
          <w:szCs w:val="24"/>
        </w:rPr>
        <w:t xml:space="preserve">, so it is probably unreasonable and/or inefficient to plan fuels treatments to control fire behavior in the most extreme possible conditions. </w:t>
      </w:r>
    </w:p>
    <w:p w14:paraId="0B8F34FA" w14:textId="0FF00156" w:rsidR="00983CD0" w:rsidRDefault="00983CD0" w:rsidP="001732AF">
      <w:pPr>
        <w:spacing w:after="0" w:line="360" w:lineRule="auto"/>
        <w:rPr>
          <w:rFonts w:ascii="Times New Roman" w:hAnsi="Times New Roman" w:cs="Times New Roman"/>
          <w:sz w:val="24"/>
          <w:szCs w:val="24"/>
        </w:rPr>
      </w:pPr>
    </w:p>
    <w:p w14:paraId="057001A9" w14:textId="69F330C0" w:rsidR="00983CD0" w:rsidRDefault="00983CD0" w:rsidP="001732AF">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reatment </w:t>
      </w:r>
      <w:r w:rsidR="006533A2">
        <w:rPr>
          <w:rFonts w:ascii="Times New Roman" w:hAnsi="Times New Roman" w:cs="Times New Roman"/>
          <w:sz w:val="24"/>
          <w:szCs w:val="24"/>
        </w:rPr>
        <w:t xml:space="preserve">rotation age can also be based on non-fuels </w:t>
      </w:r>
      <w:r w:rsidR="0045151A">
        <w:rPr>
          <w:rFonts w:ascii="Times New Roman" w:hAnsi="Times New Roman" w:cs="Times New Roman"/>
          <w:sz w:val="24"/>
          <w:szCs w:val="24"/>
        </w:rPr>
        <w:t>resources</w:t>
      </w:r>
      <w:r w:rsidR="006533A2">
        <w:rPr>
          <w:rFonts w:ascii="Times New Roman" w:hAnsi="Times New Roman" w:cs="Times New Roman"/>
          <w:sz w:val="24"/>
          <w:szCs w:val="24"/>
        </w:rPr>
        <w:t xml:space="preserve"> while still being effective at managing fuels, provided the </w:t>
      </w:r>
      <w:r w:rsidR="0045151A">
        <w:rPr>
          <w:rFonts w:ascii="Times New Roman" w:hAnsi="Times New Roman" w:cs="Times New Roman"/>
          <w:sz w:val="24"/>
          <w:szCs w:val="24"/>
        </w:rPr>
        <w:t>rotation is shorter than longevity.  The literature on traditional knowledge of fire use has many examples of pre-colonial tribes deciding cultural burning frequency based on non-fuels resources, such as stimulating huckleberry growth or quality of hazelnut shoots, in ways that likely kept the wildfire hazard low.  Examples from western management include endangered species management, like red-cockaded woodpecker habitat in the longleaf pine (</w:t>
      </w:r>
      <w:r w:rsidR="0045151A">
        <w:rPr>
          <w:rFonts w:ascii="Times New Roman" w:hAnsi="Times New Roman" w:cs="Times New Roman"/>
          <w:i/>
          <w:iCs/>
          <w:sz w:val="24"/>
          <w:szCs w:val="24"/>
        </w:rPr>
        <w:t>Pinus palustris</w:t>
      </w:r>
      <w:r w:rsidR="0045151A">
        <w:rPr>
          <w:rFonts w:ascii="Times New Roman" w:hAnsi="Times New Roman" w:cs="Times New Roman"/>
          <w:sz w:val="24"/>
          <w:szCs w:val="24"/>
        </w:rPr>
        <w:t>) stands of the southeast and Kirtland’s warbler habitat in jack pine (</w:t>
      </w:r>
      <w:r w:rsidR="0045151A">
        <w:rPr>
          <w:rFonts w:ascii="Times New Roman" w:hAnsi="Times New Roman" w:cs="Times New Roman"/>
          <w:i/>
          <w:iCs/>
          <w:sz w:val="24"/>
          <w:szCs w:val="24"/>
        </w:rPr>
        <w:t>Pinus banksiana</w:t>
      </w:r>
      <w:r w:rsidR="0045151A">
        <w:rPr>
          <w:rFonts w:ascii="Times New Roman" w:hAnsi="Times New Roman" w:cs="Times New Roman"/>
          <w:sz w:val="24"/>
          <w:szCs w:val="24"/>
        </w:rPr>
        <w:t xml:space="preserve">) stands of the upper Midwest.  </w:t>
      </w:r>
      <w:r w:rsidR="0087151C">
        <w:rPr>
          <w:rFonts w:ascii="Times New Roman" w:hAnsi="Times New Roman" w:cs="Times New Roman"/>
          <w:sz w:val="24"/>
          <w:szCs w:val="24"/>
        </w:rPr>
        <w:t xml:space="preserve">And a timber management example?  </w:t>
      </w:r>
      <w:r w:rsidR="0045151A">
        <w:rPr>
          <w:rFonts w:ascii="Times New Roman" w:hAnsi="Times New Roman" w:cs="Times New Roman"/>
          <w:sz w:val="24"/>
          <w:szCs w:val="24"/>
        </w:rPr>
        <w:t xml:space="preserve">One traditional </w:t>
      </w:r>
      <w:proofErr w:type="gramStart"/>
      <w:r w:rsidR="0045151A">
        <w:rPr>
          <w:rFonts w:ascii="Times New Roman" w:hAnsi="Times New Roman" w:cs="Times New Roman"/>
          <w:sz w:val="24"/>
          <w:szCs w:val="24"/>
        </w:rPr>
        <w:t>knowledge based</w:t>
      </w:r>
      <w:proofErr w:type="gramEnd"/>
      <w:r w:rsidR="0045151A">
        <w:rPr>
          <w:rFonts w:ascii="Times New Roman" w:hAnsi="Times New Roman" w:cs="Times New Roman"/>
          <w:sz w:val="24"/>
          <w:szCs w:val="24"/>
        </w:rPr>
        <w:t xml:space="preserve"> critique of western fire management and fire science is that it does not consider broader ecosystem values even when relatively minor changes in fire management, such as seasonality of burning, may have relatively large benefits.  Our report focuses on efficient management of fuels, which often needs to be the primary consideration in</w:t>
      </w:r>
      <w:r w:rsidR="0087151C">
        <w:rPr>
          <w:rFonts w:ascii="Times New Roman" w:hAnsi="Times New Roman" w:cs="Times New Roman"/>
          <w:sz w:val="24"/>
          <w:szCs w:val="24"/>
        </w:rPr>
        <w:t xml:space="preserve"> modern</w:t>
      </w:r>
      <w:r w:rsidR="0045151A">
        <w:rPr>
          <w:rFonts w:ascii="Times New Roman" w:hAnsi="Times New Roman" w:cs="Times New Roman"/>
          <w:sz w:val="24"/>
          <w:szCs w:val="24"/>
        </w:rPr>
        <w:t xml:space="preserve"> </w:t>
      </w:r>
      <w:r w:rsidR="0087151C">
        <w:rPr>
          <w:rFonts w:ascii="Times New Roman" w:hAnsi="Times New Roman" w:cs="Times New Roman"/>
          <w:sz w:val="24"/>
          <w:szCs w:val="24"/>
        </w:rPr>
        <w:t xml:space="preserve">dry forest management because of the legacy of fire suppression.  However, we want to emphasize here that fuels management is not the only consideration in planning thinning and/or prescribed burning rotations, and that in some cases other ecosystem management goals can be fundamentally compatible with fuel management. </w:t>
      </w:r>
    </w:p>
    <w:p w14:paraId="31A23820" w14:textId="374FFF90" w:rsidR="006902D6" w:rsidRDefault="006902D6" w:rsidP="001732AF">
      <w:pPr>
        <w:spacing w:after="0" w:line="360" w:lineRule="auto"/>
        <w:rPr>
          <w:rFonts w:ascii="Times New Roman" w:hAnsi="Times New Roman" w:cs="Times New Roman"/>
          <w:sz w:val="24"/>
          <w:szCs w:val="24"/>
        </w:rPr>
      </w:pPr>
    </w:p>
    <w:p w14:paraId="130C0C49" w14:textId="5D7CF558" w:rsidR="006902D6" w:rsidRDefault="006902D6" w:rsidP="001732AF">
      <w:pPr>
        <w:spacing w:after="0" w:line="360" w:lineRule="auto"/>
        <w:rPr>
          <w:rFonts w:ascii="Times New Roman" w:hAnsi="Times New Roman" w:cs="Times New Roman"/>
          <w:i/>
          <w:iCs/>
          <w:sz w:val="24"/>
          <w:szCs w:val="24"/>
        </w:rPr>
      </w:pPr>
      <w:r>
        <w:rPr>
          <w:rFonts w:ascii="Times New Roman" w:hAnsi="Times New Roman" w:cs="Times New Roman"/>
          <w:i/>
          <w:iCs/>
          <w:sz w:val="24"/>
          <w:szCs w:val="24"/>
        </w:rPr>
        <w:t>Statistical significance</w:t>
      </w:r>
    </w:p>
    <w:p w14:paraId="1DDD15F9" w14:textId="45A0C59A" w:rsidR="006902D6" w:rsidRDefault="006902D6" w:rsidP="001732AF">
      <w:pPr>
        <w:spacing w:after="0" w:line="360" w:lineRule="auto"/>
        <w:rPr>
          <w:rFonts w:ascii="Times New Roman" w:hAnsi="Times New Roman" w:cs="Times New Roman"/>
          <w:i/>
          <w:iCs/>
          <w:sz w:val="24"/>
          <w:szCs w:val="24"/>
        </w:rPr>
      </w:pPr>
    </w:p>
    <w:p w14:paraId="43C97E1C" w14:textId="49842FD2" w:rsidR="006902D6" w:rsidRDefault="006902D6" w:rsidP="001732AF">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Most studies of fuels treatment longevity fail to find statistically significant differences between different types of treatments or between pretreatment and </w:t>
      </w:r>
      <w:proofErr w:type="spellStart"/>
      <w:r>
        <w:rPr>
          <w:rFonts w:ascii="Times New Roman" w:hAnsi="Times New Roman" w:cs="Times New Roman"/>
          <w:sz w:val="24"/>
          <w:szCs w:val="24"/>
        </w:rPr>
        <w:t>longterm</w:t>
      </w:r>
      <w:proofErr w:type="spellEnd"/>
      <w:r>
        <w:rPr>
          <w:rFonts w:ascii="Times New Roman" w:hAnsi="Times New Roman" w:cs="Times New Roman"/>
          <w:sz w:val="24"/>
          <w:szCs w:val="24"/>
        </w:rPr>
        <w:t xml:space="preserve"> sample periods for most </w:t>
      </w:r>
      <w:proofErr w:type="gramStart"/>
      <w:r>
        <w:rPr>
          <w:rFonts w:ascii="Times New Roman" w:hAnsi="Times New Roman" w:cs="Times New Roman"/>
          <w:sz w:val="24"/>
          <w:szCs w:val="24"/>
        </w:rPr>
        <w:t>fuels</w:t>
      </w:r>
      <w:proofErr w:type="gramEnd"/>
      <w:r>
        <w:rPr>
          <w:rFonts w:ascii="Times New Roman" w:hAnsi="Times New Roman" w:cs="Times New Roman"/>
          <w:sz w:val="24"/>
          <w:szCs w:val="24"/>
        </w:rPr>
        <w:t xml:space="preserve"> metrics, but this does not necessarily mean there is no effect of treatment.  </w:t>
      </w:r>
      <w:r w:rsidR="00E51FD8">
        <w:rPr>
          <w:rFonts w:ascii="Times New Roman" w:hAnsi="Times New Roman" w:cs="Times New Roman"/>
          <w:sz w:val="24"/>
          <w:szCs w:val="24"/>
        </w:rPr>
        <w:t>Statistical significance is a tool used to account for the uncertainty caused by having data from only a portion of the area of interest.  When only a fraction of a stand is sampled, managers and researchers produce a range of values they think of as the ‘truth’; for example, a manager may conduct a timber cruise and find a basal area of 90 feet squared per hectare, but treat the actual mean basal area as lying somewhere between 80 and 100.  The width of this ‘confidence interval’ depends on the variability in basal area from plot to plot, and the number of plots.  This is important to keep in mind for fuels surveys because many fuels metrics have high variability</w:t>
      </w:r>
      <w:r w:rsidR="00234037">
        <w:rPr>
          <w:rFonts w:ascii="Times New Roman" w:hAnsi="Times New Roman" w:cs="Times New Roman"/>
          <w:sz w:val="24"/>
          <w:szCs w:val="24"/>
        </w:rPr>
        <w:t xml:space="preserve">, and fuels surveys are intensive so there often </w:t>
      </w:r>
      <w:proofErr w:type="gramStart"/>
      <w:r w:rsidR="00234037">
        <w:rPr>
          <w:rFonts w:ascii="Times New Roman" w:hAnsi="Times New Roman" w:cs="Times New Roman"/>
          <w:sz w:val="24"/>
          <w:szCs w:val="24"/>
        </w:rPr>
        <w:t>isn’t</w:t>
      </w:r>
      <w:proofErr w:type="gramEnd"/>
      <w:r w:rsidR="00234037">
        <w:rPr>
          <w:rFonts w:ascii="Times New Roman" w:hAnsi="Times New Roman" w:cs="Times New Roman"/>
          <w:sz w:val="24"/>
          <w:szCs w:val="24"/>
        </w:rPr>
        <w:t xml:space="preserve"> money to sample a huge number of plots.  There are often </w:t>
      </w:r>
      <w:r w:rsidR="00E51FD8">
        <w:rPr>
          <w:rFonts w:ascii="Times New Roman" w:hAnsi="Times New Roman" w:cs="Times New Roman"/>
          <w:sz w:val="24"/>
          <w:szCs w:val="24"/>
        </w:rPr>
        <w:t xml:space="preserve">localized </w:t>
      </w:r>
      <w:r w:rsidR="00234037">
        <w:rPr>
          <w:rFonts w:ascii="Times New Roman" w:hAnsi="Times New Roman" w:cs="Times New Roman"/>
          <w:sz w:val="24"/>
          <w:szCs w:val="24"/>
        </w:rPr>
        <w:t xml:space="preserve">areas of very high surface and/or canopy fuel loads that make the confidence intervals much wider.  </w:t>
      </w:r>
    </w:p>
    <w:p w14:paraId="6F2B77EF" w14:textId="1498C6B5" w:rsidR="00234037" w:rsidRPr="006902D6" w:rsidRDefault="00234037" w:rsidP="001732AF">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Statistical significance is inherently conservative in that it tries to minimize the chance of declaring a difference between two tested entities, such as different types of fuels treatments.  The result </w:t>
      </w:r>
    </w:p>
    <w:p w14:paraId="7411B0AD" w14:textId="65B3BFAD" w:rsidR="0087151C" w:rsidRDefault="0087151C" w:rsidP="001732AF">
      <w:pPr>
        <w:spacing w:after="0" w:line="360" w:lineRule="auto"/>
        <w:rPr>
          <w:rFonts w:ascii="Times New Roman" w:hAnsi="Times New Roman" w:cs="Times New Roman"/>
          <w:sz w:val="24"/>
          <w:szCs w:val="24"/>
        </w:rPr>
      </w:pPr>
    </w:p>
    <w:p w14:paraId="3BCD402A" w14:textId="46CF7A2E" w:rsidR="0087151C" w:rsidRDefault="0087151C" w:rsidP="001732AF">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Factors that affect fuels treatment longevity</w:t>
      </w:r>
    </w:p>
    <w:p w14:paraId="208F1FD6" w14:textId="77777777" w:rsidR="006902D6" w:rsidRDefault="006902D6" w:rsidP="001732AF">
      <w:pPr>
        <w:spacing w:after="0" w:line="360" w:lineRule="auto"/>
        <w:rPr>
          <w:rFonts w:ascii="Times New Roman" w:hAnsi="Times New Roman" w:cs="Times New Roman"/>
          <w:b/>
          <w:bCs/>
          <w:sz w:val="24"/>
          <w:szCs w:val="24"/>
        </w:rPr>
      </w:pPr>
    </w:p>
    <w:p w14:paraId="427F9E62" w14:textId="6356D61B" w:rsidR="00901F1E" w:rsidRPr="00901F1E" w:rsidRDefault="00901F1E" w:rsidP="001732AF">
      <w:pPr>
        <w:spacing w:after="0" w:line="360" w:lineRule="auto"/>
        <w:rPr>
          <w:rFonts w:ascii="Times New Roman" w:hAnsi="Times New Roman" w:cs="Times New Roman"/>
          <w:i/>
          <w:iCs/>
          <w:sz w:val="24"/>
          <w:szCs w:val="24"/>
        </w:rPr>
      </w:pPr>
      <w:r>
        <w:rPr>
          <w:rFonts w:ascii="Times New Roman" w:hAnsi="Times New Roman" w:cs="Times New Roman"/>
          <w:i/>
          <w:iCs/>
          <w:sz w:val="24"/>
          <w:szCs w:val="24"/>
        </w:rPr>
        <w:t>Site productivity</w:t>
      </w:r>
    </w:p>
    <w:p w14:paraId="00ADFD09" w14:textId="056D2274" w:rsidR="00B85743" w:rsidRDefault="00901F1E" w:rsidP="001732AF">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Fuel treatment longevity is integrally linked to site productivity, which heavily influences vegetation growth and decay ra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ain","given":"Theresa","non-dropping-particle":"","parse-names":false,"suffix":""},{"dropping-particle":"","family":"Battaglia","given":"Mike","non-dropping-particle":"","parse-names":false,"suffix":""},{"dropping-particle":"","family":"Han","given":"Han-Sup","non-dropping-particle":"","parse-names":false,"suffix":""},{"dropping-particle":"","family":"Graham","given":"Russell","non-dropping-particle":"","parse-names":false,"suffix":""},{"dropping-particle":"","family":"Keyes","given":"Christopher","non-dropping-particle":"","parse-names":false,"suffix":""},{"dropping-particle":"","family":"Fried","given":"Jeremy","non-dropping-particle":"","parse-names":false,"suffix":""},{"dropping-particle":"","family":"Sandquist","given":"Johnathan","non-dropping-particle":"","parse-names":false,"suffix":""}],"container-title":"JFSP Synthesis Reports","id":"ITEM-1","issued":{"date-parts":[["2012","1","1"]]},"note":"Chapter 1: Preamble \n·       Analysis of fia data found nearly 80% of these forests hazardous by at least one measure and 20-30 by multiple \n·       Dry mixed con forests challenge ecological classification systems because of the diversity and complexity of the landscapes where they occur \no   Many have a mix of species unlike SW PPine monocultures \no   Highly productive at some \no   Grade into drier and wetter forest types, creating complexity \no   So ‘one size does not fit all’ in fuels treatments \n·       This guide is not a cookbook \nChapter 2: Potential veg and biophysical setting \n·       Used biophysical setting model to define communities (within LANDFIRE) \n·       Speceis seral status can vary by site \n·       East Cascades mesic montane mixed con forest and wooland \no   Maritime influences sites in east cascades of WA and OR \n§  Mostly south in WA, north in OR \no   Historically there was a lot more WWP and WL \n·       Dry mesic mixed-con \no   Mission Creek, North Washington, Blues, Oregon \no   Grand Fir less common in north portion \n§  They specifically single out Wenatchee \nChapter 3 \n·       Makes it sound like beetles are fire dangerous \n·       PPine, WL, DF more wind resistant than others \n·       Western pine beetle was a primary insect associated with historical fire regomes \no   Large, old pondos in drought \n·       MPB more severe now than historical \n·       Thinning may increase root rot \no   More so in spring?? \n·       Mistletoe may increase susceptibiligy to crown fire of indy trees \n·       Active vs passive crown fire \n·       Independent crown fire – no ground \n·       Talk about clumpiness \n·       Gives a good table of fire history studies \n·       ‘in most dry mixed forest, a mixed sev fire regime tends to be present’ \no   Nor cal s Oregon \n·       FRI and intensitys in PNW have been highly variable \n·       La Nina has 1 to 3 year cycles but occurs half as freq as El nion \n·       PDO cycles last 20-30 years \no   Have been week in last 20 years \no   It’s a mass of surface temp water in pacific \n·       Positive PDO may be related with fire in north \n·       ENSO is more strongly related to fire in SW than NW \no   Stronger enso there \no   More climate responsive fire regimes \n·       Nearly all the growth of the Hayman Fire CO 2002 was in one day \n·       Dillon et al 2011 found that topgraphicy more important than climate or weather in predicting fuel amoung \n·       Autoecology is the study of how evn. Factors influence particular plant species \no   Includes disturbance \n·       Say longevity can be increased with more canopy cover \no   Ladder fuels \n·       Early seral trees tend to have more insect adaptation \n·       Ppine less susceptible to beetels when less dense \nChapter 4: Actions and Impacts of Past Management \n·       Hunter gatherer societies the world over rarely extinguished their campfires \n·       Fire to maintain open transit paths across landcapes \n·       Fire as a tool of war \n·       Lewis and Clark documented native americans torching fir trees for fun \n·       Grazing by sheep has declined more or less steadyily since the end of WW2 as demand for mutton declined and synthetic fabric replaced wool \n·       Cattle numbers on decline since 1970 because of decreased demand for beef, increasing env. Reg, and drought \n·       Blister rust gets sugar pine \n·       Early blister rust management efforts involved clearing, burning ribes and planted wwp in middle of cut \no   Once they gave up on that there was a huge salvage effort \n·       Initially many western settlers continued burning landscape for the same reasons that natives did \n·       Other fires arose from primitive logging practices and drought, lightning, railroad sparks, human carelessness \n·       Fires often started as retaliation, or to create work \n·       Big fire year in SW 2000 \n·       More nutrients in vegetation of late seral forests \no   More opportunity for loss \n·       Pine engraver beetle more abundant and destructive today, can kill pondo \n·       Organic material and soil have built up \no   Can lead to more smoldering \n·       Argue that myco communities in ppine lived deeper down in mineral soil, and have migrated up in more DF and abies dominated litter types \nChapter 5 Inventory modelling of current fire hazard conditions \n·       Draw on FIA and FVS FFE \n·       Looked at prob of torching, torching index, surrace flame length, and mort volume \no   High surface flames may preclude direct attack \n·       Reserved land is relatively little 8.5 – 14.3% \n·       Proportion of area with steep slope ranges from 0.2 in PNW interior to 0.5 in nw cal and klmath \n·       Torching index is the laeast frequent hazard \n·       Four hazards is most common condition \n·       Takeaway: most the area would benefit from fuel treatment \n  \nKalies et al. 2016. Tamm review: are fuel treatments effective at achieving ecological and social objectives? A systematic review. For. Ecol. Manag.375, 84–95. \n  \n·       56 empirical studies of wildfire burning through a treatment \n·       Thin and burn generally more effective than either alone \n·       Less carbon loss in a wildfire and fewer carbon emission aafter, although do not necessarily atore more carbon after fire \n·       Understory response can be mexed across treatments \n·       Response of other attributes represents an important data gap \n·       Rx fire review in Australia found fires are effective, particularly at less than 5 years \n·       Treatments more limited in Europe due to socioeconomic constrainst \n·       Is strictly a systematic review, so did not include effect size \n·       At least two cases of thinning increasing fire sefverity \n·       List three studies where time since treatment decreased the positive effect on wildfire outcomes \n·       Treatment size associated with positive effects in one study \n·       A meta-analysis from Martinson and Omi 2013 summarized canopy volume scorch and scorch height in treated vs untreated sites burned in wildfire in 19 studies \no   Reduction in canopy volume scorch from 100-40% \no   Scorch height reduction 30-16m \n·       Effect is greater with gearter thinning intensity \n·       Treatment age important, treatmets less than 10 years old more effective \n·       Three studies found regen after fire \n·       Wildlife data are a major gap \n·       Mixed results in understory \n·       Carbon results mixed \n·       Three of the wildlife studies on NSO and one on Pacific Fisher \n·       One high quality and a few low quality studies show increased firefighter safety, effectiveness \no   Less smoke, better vis, safe access, quick repel of spot fires, greater retardant pentration \n·       Body of lit fairly robust for overstory structure, fire behavior, weaker on other stuffs \nPart 2: Fuel treatment planning and implementation \n  \nChapter 6: Integrating wildlife habitat \n  \n·       Wildlife often described as a challenging factor to deal with \no   Improved comm needed \no   Connectivity? \n·       Creating het can be mutually beneficial to both wildlife habitat needs and fuels management objectives \n·       Inherent (natural) vs induced edges \n·       Long lived snags like PP and WL are getting rarer \n·       Oka-Wen NF restoration strategy did a big landscape eval \no   Reynolds and Hessburg 2005 \no   Beaverhead Deerlodge NF did something similar \n·       Read Pilliod 2006 – Report on wildlife effects from fuels treatment \nChapter 7: Planning and Integrating fuels treatments \n·       First setp is in defining the short and long term objectives \n·       Need for holistic planning, collab, compromise \n·       A manager comment advocates meeting multiple objectives with het treatment on stand scale, thinning some areas and leaving others \no   Reinhardt et al 2008, Larson and Chrchill 2012, Perry et al 2011 \n·       A maanger comment said theat Finney’s herringbone pattern was interesting but not necessarily realistic to implement \n·       Manager comment: NEPA, WUI, and CWPP often have more to do with choosing treatment locations than strategic consideration \n·       Manager comment on too much focus on short term fuels benefits \n·       ‘Fuels treatment planning requires a great deal of experiential learning’ \n·       There are more than 20 decision support tools for fuels treatment, too many for many managers \n·       DL Peterson et al 2007 is a guide to many decision support tools \n  \nChapter 8: Mechanical, Chemical, Biological Fuel Treatment Methods \n  \n·       Argue all silviculture treatment can be considered \n·       Present mastication as a viable alt to use when there are few options \no   Objective is to favor rapid decomp \n·       Too small of masticated pieces can dry too much \no   And can also produce firebrands when burned \no   They argue for larger piece creation \n·       If masticate, leave large areas with no pieces.  Target het in soil.  Not every square foot needs treat.  Make bigger pieces to prevent drying. \n·       Lop and scatter \no   Sometimes used in areas where slopes are too steep for masticators \no   Pieces should be in contact with ground, site of most active decomp \n·       Chemical \no   Marshall et al 2008 – talk herbicides for fuels management in loblolly \n·       Herbicides may be practical when \no   Overstory trees can fill gaps made by spraying \no   Faster growing or sprouting vegetation should be controlled \no   Herbicides are the only way to effectively remove incasives \n·       More impractical with tall veg, steep slopes \n·       Biological control \no   Need appropriate livestock for species of fuel \no   Skilled personnel \no   Correct phenological timing \n·       Cattle and horses grass \n·       Sheep forbes \n·       Goats browse \no   Also prefer seeding stems – may reduce invasive spread \nChapter 9 \n·       Many believe fire is the best option \n·       Its use is never straightforward, always contains complexity and uncertainty \n·       It can be used for a huge range of objectives \n·       No two sites are the same \n·       Good fire practicioners combine science, decision support tools and monitoring with their own instinctive knowledge (art) when applying fire \n·       Manager comments: we have rx fires I call ‘1 in 5 year burns, meaing the window comes 1 in 5 years.  Budgeting for that is difficult’. \n·       Managers say smaller units have greater propensity for escape \n·       Common oversights \no   Smoke management, weakness in contingency planning, simplifying complexity, not thoroughly identifying management action points \n§  Lack of familiarity with new fuel types \n·       Difficulty in keep snags and rotting logs from burning \n·       Some wind usually desired, to keep heat out of crowns and to provide the fire with direction \n·       Two issues that can lead to fire escape \no   Lack of mindful communication \no   Snowball effect \n·       Haines index – a measurement that helps determine potential for fire growth \no   Based on atmospheric stability and air dryness \n·       Fire types \no   Backing fires \n§  Transfer less heat to canopy, consume fuels better, works well in continuous fuel \n§  But a greater risk of smoldering and it takes time \no   Strip head firing \n§  Progressively move upwind in strips \n§  Number of lines and strip width is based on desired flame length \no   Spot firing \n§  Grid of spot ignitions – more intensity than backing, less than strip head \n§  Can be good for removing pockets of heavy fuels when moistures are high \no   Center ring – encircles perimeter of an area \no   Chevron \n§  Best for unique terrain \n·       Duff is usually composed of two distinct layers \no   Upper fermentation layer \no   Lower humus layer in late stages of decomp \n·       Lower duff primarly burnes through smoldering controlled by moisture \n·       Moisture also interacts with mineral content \no   Higher mineral content needs drier conditions \n·       Seasonality \no   They argue that spring and fall burns today are comparable to historic summer burns in intensity, because of fuel load \n·       Depth that heat penetrates is largely dependent on soil moisture content \no   It affects roots, N, microbial activity \n·       Some concern that spring burning leaves baby animals vulnerable \no   Outside historical limits \n·       More than 100 models developed for mortality of western tree species \n·       Mastication ‘popular within last decade’ \n·       Masticated fuels not as predictable, vary from site to site \n·       Some preliminary generalities \no   Burn with shorter flame length and low ros \no   Longer duration of heating \no   Soil moisture has big influence \no   Scorch height substantially greater \n·       Old trees are mainly vulnerable to the initial entry \no   Duff mound \no   If roots are in the duff you have to burn in dormant season \n·       Managed wildfire given legal backing in 2009 \no   And could be divided up into sections with different objectives \nChapter 10: Monitoring \n·       Often a strong connection between activeness of fuels monitoring and the fuels treatment program \n·       Two phases of fuels management: one short term, one long term \no   Short term \n§  Did we achevie the goals in reduction of specific elements \no   Medium term \n§  Will large fires be less common and will the WUI be safer \n·       5 to 10 year career of fuel manager \n·       Talk shit about nonstatistical samping and windshield surveys \n·       Say that photoseries has more power than browns \n·       FFE FVS may have issues with overall accuracy, but it is robust to assessing differences in treatments \no   And it can accept data from a number of different plots \nSection 3: Reality Check \n  \nChapter 11: Inventory and Model-based Economic Analyses of Mechanical Fuel Treatments \n  \n·       There are many stands where no fuel treatment is likely to be effective and many more where an effective treatment is likely more costly than it’s worth \n·       FIA BioSum model \n·       MyFuelTreatment Planner \no   Mostly an economic analysis \n·       BioSum Analysis Framework \no   Systematic forest inventories data \no   Silv treatment implementation model FVS \no   Fuel treatment effectiveness model FFE FVS \no   Fuel treatment coast model \no   Raw material haul cost model \no   Wood produ ct allo ation model \n·       They did a big analysis with this modelling \n·       Found that in net, you’d need to subsidize \no   Some by a lot, some would pay their own way \n·       Means are much less useful than distributions in this kind of economic analysis \n·       Except in Utah, lack of transportation infrastructure and energy wood markets were not the limiting factor \n·       Many of their decision points were subjective \nChapter 12: Fuel dynamics and treatment longevity \n·       Fuel longevity often overlooked \n·       ‘The degree to which longevity is accurately estimated will affect suppression opportunity and firefighter safety, the determination of whether points or areas can be successfully protected, and whether areas of special concern possess the resilience to survive a wildfire’ \n·       Incorporating longevity into fuels treatments economics can decrease annual cost estimates \n·       The initial entry may take most the available merchantable material off the site \n·       Main elements of longevity \no   Fuel decay, fuel growth, fuel recruitment \no   Also interrelated disturbances but that subject avoided here \n·       Florida study shows a slower response of herbicide treatment but greater longevity than thinning or rx \n·       Read brose and wade 2002 Potential fire behavior in pine flatwood forests following three different fuel reduction techniques \n·       Super helpful brief article \no   Fuels treatments and fire models: errors and corrections \no   Fire management today 2009 \no   Fuel moisture estimation, wind adjustment factor, fuel model assignment, foloair moisture content, time since treatment fuelbed patchiness are all things that are often misestimated by models \n·       Read Carleton and Pickford 1982 Fuelbed changes with aging of slash from ponderosa pine thinnings \n·       Thinning intensity can be a tradeoff between short and long term effectiveness, and between crowning and torching potential \n·       It appears there has been no long term study of fuels treatment effects on crown fuel characteristics in the long term \n·       Recruitment of ladder fuel quickly reduces longevity \n·       Reducing ground disturbance can reduce ladder fuels recruitment \n·       ‘Moisture of extinction’ – Point at which a fire will not spread \n·       Intricacies of crown moisture not well studied \n·       Treatment longevity and productivity – Weatherspoon and skinner Landscape-level strategies for forest fuel management. In: Sierra Nevada Ecosystem Project: Final report to Congress. Vol II: assessments and scientific basis for management options. Davis, CA: University of California, Centers for Water and Wildland Resources: 1471-1492 \n·       Intricacies of crown moisture not well studied \n·       Height is relatively independent of density \n·       FFE-FVS projects growth reasonably well, but poorly predicts natural regen that leads to ladder fuel development \n·       Specifically called out FFS study for being excellent for testing fuels treatment longevity","title":"A Comprehensive Guide to Fuel Management Practices for Dry Mixed ConiferForests in the Northwestern United States","type":"report"},"uris":["http://www.mendeley.com/documents/?uuid=20e1517c-5fd6-3383-bdcc-41a8f4ebc25e"]}],"mendeley":{"formattedCitation":"(Jain et al. 2012)","plainTextFormattedCitation":"(Jain et al. 2012)","previouslyFormattedCitation":"(Jain et al. 2012)"},"properties":{"noteIndex":0},"schema":"https://github.com/citation-style-language/schema/raw/master/csl-citation.json"}</w:instrText>
      </w:r>
      <w:r>
        <w:rPr>
          <w:rFonts w:ascii="Times New Roman" w:hAnsi="Times New Roman" w:cs="Times New Roman"/>
          <w:sz w:val="24"/>
          <w:szCs w:val="24"/>
        </w:rPr>
        <w:fldChar w:fldCharType="separate"/>
      </w:r>
      <w:r w:rsidRPr="00901F1E">
        <w:rPr>
          <w:rFonts w:ascii="Times New Roman" w:hAnsi="Times New Roman" w:cs="Times New Roman"/>
          <w:noProof/>
          <w:sz w:val="24"/>
          <w:szCs w:val="24"/>
        </w:rPr>
        <w:t>(Jain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as well as twig and litterfall ra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980-012-9773-9","ISSN":"09212973","abstract":"Wildland fuels are important to fire managers because they can be manipulated to achieve management goals, such as restoring ecosystems, decreasing fire intensity, minimizing plant mortality, and reducing erosion. However, it is difficult to accurately measure, describe, and map wildland fuels because of the great variability of wildland fuelbed properties over space and time. Few have quantified the scale of this variability across space to understand its effect on fire spread, burning intensity, and ecological effects. This study investigated the spatial variability of loading (biomass) across major surface and canopy fuel components in low elevation northern Rocky Mountain forest and rangeland ecosystems to determine the inherent scale of surface fuel and canopy fuel distributions. Biomass loadings (kg m -2) were measured for seven surface fuel components-four downed dead woody fuel size classes (0-6 mm, 6-25 mm, 25-75 mm, and 75 + mm), duff plus litter, shrub, and herb-using a spatially nested plot sampling design within a 1 km 2 square sampling grid installed at six sites in the northern US Rocky Mountains. Bulk density, biomass, and cover of the forest canopy were also measured for each plot in the grid. Surface fuel loadings were estimated using a combination of photoload and destructive collection methods at many distances within the grid. We quantified spatial variability of fuel component loading using spatial variograms, and found that each fuel component had its own inherent scale with fine fuels varying at scales of 1-5 m, coarse fuels at 10-150 m, and canopy fuels from 100 to 500 m. Using regression analyses, we computed a scaling factor of 4.6 m for fuel particle diameter (4.6 m increase in scale with each cm increase in particle diameter). Findings from this study can be used to design fuel sampling projects, classify fuelbeds, and map fuel characteristics, such as loading, to account for the inherent scale of fuel distributions to get more accurate fuel loading estimations. © 2012 Springer Science+Business Media B.V. (outside the USA).","author":[{"dropping-particle":"","family":"Keane","given":"Robert E.","non-dropping-particle":"","parse-names":false,"suffix":""},{"dropping-particle":"","family":"Gray","given":"Kathy","non-dropping-particle":"","parse-names":false,"suffix":""},{"dropping-particle":"","family":"Bacciu","given":"Valentina","non-dropping-particle":"","parse-names":false,"suffix":""},{"dropping-particle":"","family":"Leirfallom","given":"Signe","non-dropping-particle":"","parse-names":false,"suffix":""}],"container-title":"Landscape Ecology","id":"ITEM-1","issue":"8","issued":{"date-parts":[["2012","9","11"]]},"note":"Spatially nested plot sampling design\n\nEach fuel component had its own inherent scale\n-fine fuels vary 1-5m, course 10-150, canopy 100-500\n-scaling factor of 4.6m per cm of particle\n- strong site to site variation\n\n~\n\nThaxton and Platt 2006 - manipulation of het in grassland fuels\nRocca 2009 ditto\n\nVan Mantgem and Schwik 2009 found insignificant SA but 50m sampling grid prolly too coarse\n\n'canopy and surface fuels were sampled differently in this stuent because of meth, logsitcial and scale issues\n\n1000 100 1 m squared plot nested\n\nPhotoload method for fine woody fuels \n\nDuff and litter loading much higher than other fuel compoonents at all 6 sits\n\nJenkins et al 2008 - bark beetles and fuel\n\nPage and Jenkins 2007\n\nThe pj stand in utah showed that all particle classes varied at smae scale\n\nNeither range nor loading of fuel correlated with canopy charactersitcs\n\nIt took over a month to sample any one of these sites","page":"1213-1234","publisher":"Springer","title":"Spatial scaling of wildland fuels for six forest and rangeland ecosystems of the northern Rocky Mountains, USA","type":"article-journal","volume":"27"},"uris":["http://www.mendeley.com/documents/?uuid=2618256a-4ba1-33f5-89a8-b5fc6d2d9f47"]}],"mendeley":{"formattedCitation":"(Keane et al. 2012)","plainTextFormattedCitation":"(Keane et al. 2012)"},"properties":{"noteIndex":0},"schema":"https://github.com/citation-style-language/schema/raw/master/csl-citation.json"}</w:instrText>
      </w:r>
      <w:r>
        <w:rPr>
          <w:rFonts w:ascii="Times New Roman" w:hAnsi="Times New Roman" w:cs="Times New Roman"/>
          <w:sz w:val="24"/>
          <w:szCs w:val="24"/>
        </w:rPr>
        <w:fldChar w:fldCharType="separate"/>
      </w:r>
      <w:r w:rsidRPr="00901F1E">
        <w:rPr>
          <w:rFonts w:ascii="Times New Roman" w:hAnsi="Times New Roman" w:cs="Times New Roman"/>
          <w:noProof/>
          <w:sz w:val="24"/>
          <w:szCs w:val="24"/>
        </w:rPr>
        <w:t>(Keane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36350">
        <w:rPr>
          <w:rFonts w:ascii="Times New Roman" w:hAnsi="Times New Roman" w:cs="Times New Roman"/>
          <w:sz w:val="24"/>
          <w:szCs w:val="24"/>
        </w:rPr>
        <w:t>In general, m</w:t>
      </w:r>
      <w:r>
        <w:rPr>
          <w:rFonts w:ascii="Times New Roman" w:hAnsi="Times New Roman" w:cs="Times New Roman"/>
          <w:sz w:val="24"/>
          <w:szCs w:val="24"/>
        </w:rPr>
        <w:t xml:space="preserve">ore productive sites will tend to have faster decay rates of dead woody fuel, </w:t>
      </w:r>
      <w:r w:rsidR="003F5FFF">
        <w:rPr>
          <w:rFonts w:ascii="Times New Roman" w:hAnsi="Times New Roman" w:cs="Times New Roman"/>
          <w:sz w:val="24"/>
          <w:szCs w:val="24"/>
        </w:rPr>
        <w:t xml:space="preserve">but </w:t>
      </w:r>
      <w:r w:rsidR="00A36350">
        <w:rPr>
          <w:rFonts w:ascii="Times New Roman" w:hAnsi="Times New Roman" w:cs="Times New Roman"/>
          <w:sz w:val="24"/>
          <w:szCs w:val="24"/>
        </w:rPr>
        <w:t>also greater rates of litterfall, greater recruitment of ladder fuels, and faster canopy response to openings.  Therefore, longevity is likely to be greater on drier sites, shallower soils, and nutrient-poor soils, as well as cooler or drier regions.  Managers can take advantage of this knowledge, by preferentially treating stands with relatively low productivity to increase average longevity over a landscape, when overall landscape resiliency to fire is the primary goal.  Topography was a major driver of</w:t>
      </w:r>
      <w:r w:rsidR="006902D6">
        <w:rPr>
          <w:rFonts w:ascii="Times New Roman" w:hAnsi="Times New Roman" w:cs="Times New Roman"/>
          <w:sz w:val="24"/>
          <w:szCs w:val="24"/>
        </w:rPr>
        <w:t xml:space="preserve"> local-scale</w:t>
      </w:r>
      <w:r w:rsidR="00A36350">
        <w:rPr>
          <w:rFonts w:ascii="Times New Roman" w:hAnsi="Times New Roman" w:cs="Times New Roman"/>
          <w:sz w:val="24"/>
          <w:szCs w:val="24"/>
        </w:rPr>
        <w:t xml:space="preserve"> vegetation and fuel</w:t>
      </w:r>
      <w:r w:rsidR="006902D6">
        <w:rPr>
          <w:rFonts w:ascii="Times New Roman" w:hAnsi="Times New Roman" w:cs="Times New Roman"/>
          <w:sz w:val="24"/>
          <w:szCs w:val="24"/>
        </w:rPr>
        <w:t xml:space="preserve"> variability</w:t>
      </w:r>
      <w:r w:rsidR="00A36350">
        <w:rPr>
          <w:rFonts w:ascii="Times New Roman" w:hAnsi="Times New Roman" w:cs="Times New Roman"/>
          <w:sz w:val="24"/>
          <w:szCs w:val="24"/>
        </w:rPr>
        <w:t xml:space="preserve"> in precolonial forests</w:t>
      </w:r>
      <w:r w:rsidR="006902D6">
        <w:rPr>
          <w:rFonts w:ascii="Times New Roman" w:hAnsi="Times New Roman" w:cs="Times New Roman"/>
          <w:sz w:val="24"/>
          <w:szCs w:val="24"/>
        </w:rPr>
        <w:t xml:space="preserve">, with ridgetops and drier south/west facing mountainsides sustaining lower fuel loads, so topography is good starting point for local/landscape scale planning.  In areas where high value </w:t>
      </w:r>
      <w:r w:rsidR="006902D6">
        <w:rPr>
          <w:rFonts w:ascii="Times New Roman" w:hAnsi="Times New Roman" w:cs="Times New Roman"/>
          <w:sz w:val="24"/>
          <w:szCs w:val="24"/>
        </w:rPr>
        <w:lastRenderedPageBreak/>
        <w:t xml:space="preserve">assets coincide with productive sites, managers will likely need to treat stands often to maintain low fire hazard.  </w:t>
      </w:r>
    </w:p>
    <w:p w14:paraId="49C8AB43" w14:textId="77777777" w:rsidR="00B85743" w:rsidRDefault="00B85743" w:rsidP="001732AF">
      <w:pPr>
        <w:spacing w:after="0" w:line="360" w:lineRule="auto"/>
        <w:rPr>
          <w:rFonts w:ascii="Times New Roman" w:hAnsi="Times New Roman" w:cs="Times New Roman"/>
          <w:i/>
          <w:iCs/>
          <w:sz w:val="24"/>
          <w:szCs w:val="24"/>
        </w:rPr>
      </w:pPr>
    </w:p>
    <w:p w14:paraId="0CA6FE86" w14:textId="4B7E5D28" w:rsidR="00B85743" w:rsidRDefault="00B85743" w:rsidP="001732AF">
      <w:pPr>
        <w:spacing w:after="0" w:line="360" w:lineRule="auto"/>
        <w:rPr>
          <w:rFonts w:ascii="Times New Roman" w:hAnsi="Times New Roman" w:cs="Times New Roman"/>
          <w:i/>
          <w:iCs/>
          <w:sz w:val="24"/>
          <w:szCs w:val="24"/>
        </w:rPr>
      </w:pPr>
      <w:r>
        <w:rPr>
          <w:rFonts w:ascii="Times New Roman" w:hAnsi="Times New Roman" w:cs="Times New Roman"/>
          <w:i/>
          <w:iCs/>
          <w:sz w:val="24"/>
          <w:szCs w:val="24"/>
        </w:rPr>
        <w:t>Treatment type</w:t>
      </w:r>
    </w:p>
    <w:p w14:paraId="7F82798F" w14:textId="0D9522DB" w:rsidR="00B85743" w:rsidRPr="00B85743" w:rsidRDefault="006902D6" w:rsidP="001732AF">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Existing studies show </w:t>
      </w:r>
      <w:proofErr w:type="gramStart"/>
      <w:r>
        <w:rPr>
          <w:rFonts w:ascii="Times New Roman" w:hAnsi="Times New Roman" w:cs="Times New Roman"/>
          <w:sz w:val="24"/>
          <w:szCs w:val="24"/>
        </w:rPr>
        <w:t>that</w:t>
      </w:r>
      <w:proofErr w:type="gramEnd"/>
      <w:r>
        <w:rPr>
          <w:rFonts w:ascii="Times New Roman" w:hAnsi="Times New Roman" w:cs="Times New Roman"/>
          <w:sz w:val="24"/>
          <w:szCs w:val="24"/>
        </w:rPr>
        <w:t xml:space="preserve"> </w:t>
      </w:r>
    </w:p>
    <w:p w14:paraId="56E60E18" w14:textId="1F8F9AD4" w:rsidR="000F2515" w:rsidRDefault="000F2515" w:rsidP="00C379E8">
      <w:pPr>
        <w:spacing w:after="0" w:line="360" w:lineRule="auto"/>
        <w:rPr>
          <w:rFonts w:ascii="Times New Roman" w:hAnsi="Times New Roman" w:cs="Times New Roman"/>
          <w:sz w:val="24"/>
          <w:szCs w:val="24"/>
        </w:rPr>
      </w:pPr>
    </w:p>
    <w:p w14:paraId="53906C1C" w14:textId="66904D41" w:rsidR="003F628E" w:rsidRPr="00783D15" w:rsidRDefault="003F628E" w:rsidP="00C379E8">
      <w:pPr>
        <w:spacing w:after="0" w:line="360" w:lineRule="auto"/>
        <w:rPr>
          <w:rFonts w:ascii="Times New Roman" w:hAnsi="Times New Roman" w:cs="Times New Roman"/>
          <w:sz w:val="24"/>
          <w:szCs w:val="24"/>
        </w:rPr>
      </w:pPr>
      <w:r>
        <w:rPr>
          <w:rFonts w:ascii="Times New Roman" w:hAnsi="Times New Roman" w:cs="Times New Roman"/>
          <w:sz w:val="24"/>
          <w:szCs w:val="24"/>
        </w:rPr>
        <w:tab/>
      </w:r>
    </w:p>
    <w:p w14:paraId="3C23F6BE" w14:textId="77777777" w:rsidR="00C379E8" w:rsidRPr="001A6063" w:rsidRDefault="00C379E8" w:rsidP="00C379E8">
      <w:pPr>
        <w:spacing w:after="0" w:line="360" w:lineRule="auto"/>
        <w:rPr>
          <w:rFonts w:ascii="Times New Roman" w:hAnsi="Times New Roman" w:cs="Times New Roman"/>
          <w:sz w:val="24"/>
          <w:szCs w:val="24"/>
        </w:rPr>
      </w:pPr>
    </w:p>
    <w:sectPr w:rsidR="00C379E8" w:rsidRPr="001A606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EFC2F48"/>
    <w:multiLevelType w:val="hybridMultilevel"/>
    <w:tmpl w:val="3DDA68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CB77549"/>
    <w:multiLevelType w:val="hybridMultilevel"/>
    <w:tmpl w:val="7A0A36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2652"/>
    <w:rsid w:val="000F2515"/>
    <w:rsid w:val="001732AF"/>
    <w:rsid w:val="001A6063"/>
    <w:rsid w:val="001C4CE4"/>
    <w:rsid w:val="00234037"/>
    <w:rsid w:val="00304998"/>
    <w:rsid w:val="00336863"/>
    <w:rsid w:val="00385B80"/>
    <w:rsid w:val="003F5FFF"/>
    <w:rsid w:val="003F628E"/>
    <w:rsid w:val="0045151A"/>
    <w:rsid w:val="006533A2"/>
    <w:rsid w:val="006775B1"/>
    <w:rsid w:val="006902D6"/>
    <w:rsid w:val="006F5FEF"/>
    <w:rsid w:val="00783D15"/>
    <w:rsid w:val="0087151C"/>
    <w:rsid w:val="008B08E9"/>
    <w:rsid w:val="008B09C8"/>
    <w:rsid w:val="00901F1E"/>
    <w:rsid w:val="00983CD0"/>
    <w:rsid w:val="00994E2A"/>
    <w:rsid w:val="009A1564"/>
    <w:rsid w:val="009F2B0E"/>
    <w:rsid w:val="00A36350"/>
    <w:rsid w:val="00B85743"/>
    <w:rsid w:val="00BF4CA7"/>
    <w:rsid w:val="00C379E8"/>
    <w:rsid w:val="00C71D67"/>
    <w:rsid w:val="00D5142F"/>
    <w:rsid w:val="00D51BF7"/>
    <w:rsid w:val="00DD724D"/>
    <w:rsid w:val="00DF719A"/>
    <w:rsid w:val="00E51FD8"/>
    <w:rsid w:val="00F12652"/>
    <w:rsid w:val="00F15F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12F069"/>
  <w15:chartTrackingRefBased/>
  <w15:docId w15:val="{1737DD9C-CBFA-497C-BE42-1EA7B8BE90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606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3B2559D7-7FF7-47B2-A149-11D1E447ED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4</TotalTime>
  <Pages>6</Pages>
  <Words>5260</Words>
  <Characters>29987</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ald Radcliffe</dc:creator>
  <cp:keywords/>
  <dc:description/>
  <cp:lastModifiedBy>Donald Radcliffe</cp:lastModifiedBy>
  <cp:revision>4</cp:revision>
  <dcterms:created xsi:type="dcterms:W3CDTF">2021-06-16T14:57:00Z</dcterms:created>
  <dcterms:modified xsi:type="dcterms:W3CDTF">2021-06-17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fb4fa27-566e-3528-8296-835bddb00cd1</vt:lpwstr>
  </property>
  <property fmtid="{D5CDD505-2E9C-101B-9397-08002B2CF9AE}" pid="4" name="Mendeley Citation Style_1">
    <vt:lpwstr>http://www.zotero.org/styles/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s://csl.mendeley.com/styles/497735051/american-political-science-association-don-radcliffe-date</vt:lpwstr>
  </property>
  <property fmtid="{D5CDD505-2E9C-101B-9397-08002B2CF9AE}" pid="8" name="Mendeley Recent Style Name 1_1">
    <vt:lpwstr>American Political Science Association - Donald Radcliffe - Don C Radcliffe</vt:lpwstr>
  </property>
  <property fmtid="{D5CDD505-2E9C-101B-9397-08002B2CF9AE}" pid="9" name="Mendeley Recent Style Id 2_1">
    <vt:lpwstr>http://csl.mendeley.com/styles/497735051/american-political-science-association</vt:lpwstr>
  </property>
  <property fmtid="{D5CDD505-2E9C-101B-9397-08002B2CF9AE}" pid="10" name="Mendeley Recent Style Name 2_1">
    <vt:lpwstr>American Political Science Association - Donald Radcliffe - Don C Radcliffe</vt:lpwstr>
  </property>
  <property fmtid="{D5CDD505-2E9C-101B-9397-08002B2CF9AE}" pid="11" name="Mendeley Recent Style Id 3_1">
    <vt:lpwstr>http://csl.mendeley.com/styles/497735051/american-political-science-association-don-radcliffe-date</vt:lpwstr>
  </property>
  <property fmtid="{D5CDD505-2E9C-101B-9397-08002B2CF9AE}" pid="12" name="Mendeley Recent Style Name 3_1">
    <vt:lpwstr>American Political Science Association - Donald Radcliffe - Don C Radcliffe</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pringer-basic-author-date-no-et-al</vt:lpwstr>
  </property>
  <property fmtid="{D5CDD505-2E9C-101B-9397-08002B2CF9AE}" pid="24" name="Mendeley Recent Style Name 9_1">
    <vt:lpwstr>Springer - Basic (author-date, no "et al.")</vt:lpwstr>
  </property>
</Properties>
</file>